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xml:space="preserve">, </w:t>
      </w:r>
      <w:proofErr w:type="spellStart"/>
      <w:r w:rsidR="00077893">
        <w:rPr>
          <w:rFonts w:ascii="Arial" w:eastAsia="Arial" w:hAnsi="Arial" w:cs="Arial"/>
          <w:color w:val="000000" w:themeColor="text1"/>
        </w:rPr>
        <w:t>Kahini</w:t>
      </w:r>
      <w:proofErr w:type="spellEnd"/>
      <w:r w:rsidR="00077893">
        <w:rPr>
          <w:rFonts w:ascii="Arial" w:eastAsia="Arial" w:hAnsi="Arial" w:cs="Arial"/>
          <w:color w:val="000000" w:themeColor="text1"/>
        </w:rPr>
        <w:t xml:space="preserve">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roofErr w:type="gramStart"/>
      <w:r w:rsidRPr="67B6DB8F">
        <w:rPr>
          <w:rFonts w:ascii="Arial" w:eastAsia="Arial" w:hAnsi="Arial" w:cs="Arial"/>
          <w:color w:val="000000" w:themeColor="text1"/>
          <w:vertAlign w:val="superscript"/>
        </w:rPr>
        <w:t>†</w:t>
      </w:r>
      <w:ins w:id="4" w:author="Rangan, Prashanth" w:date="2022-01-13T08:20:00Z">
        <w:r w:rsidR="007C7FC5">
          <w:rPr>
            <w:rFonts w:ascii="Arial" w:eastAsia="Arial" w:hAnsi="Arial" w:cs="Arial"/>
            <w:color w:val="000000" w:themeColor="text1"/>
            <w:vertAlign w:val="superscript"/>
          </w:rPr>
          <w:t>,#</w:t>
        </w:r>
      </w:ins>
      <w:proofErr w:type="gramEnd"/>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proofErr w:type="spellStart"/>
      <w:ins w:id="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65192911"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 xml:space="preserve">(Lehmann 2012; </w:t>
      </w:r>
      <w:proofErr w:type="spellStart"/>
      <w:r w:rsidR="00FB75E5" w:rsidRPr="00FB75E5">
        <w:rPr>
          <w:rFonts w:ascii="Arial" w:hAnsi="Arial" w:cs="Arial"/>
        </w:rPr>
        <w:t>Spradling</w:t>
      </w:r>
      <w:proofErr w:type="spellEnd"/>
      <w:r w:rsidR="00FB75E5" w:rsidRPr="00FB75E5">
        <w:rPr>
          <w:rFonts w:ascii="Arial" w:hAnsi="Arial" w:cs="Arial"/>
        </w:rPr>
        <w:t xml:space="preserve">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w:t>
      </w:r>
      <w:proofErr w:type="spellStart"/>
      <w:r w:rsidR="00016CA1" w:rsidRPr="00016CA1">
        <w:rPr>
          <w:rFonts w:ascii="Arial" w:hAnsi="Arial" w:cs="Arial"/>
          <w:szCs w:val="24"/>
        </w:rPr>
        <w:t>Schüpbach</w:t>
      </w:r>
      <w:proofErr w:type="spellEnd"/>
      <w:r w:rsidR="00016CA1" w:rsidRPr="00016CA1">
        <w:rPr>
          <w:rFonts w:ascii="Arial" w:hAnsi="Arial" w:cs="Arial"/>
          <w:szCs w:val="24"/>
        </w:rPr>
        <w:t xml:space="preserve"> 1987; Roth 2001; </w:t>
      </w:r>
      <w:proofErr w:type="spellStart"/>
      <w:r w:rsidR="00016CA1" w:rsidRPr="00016CA1">
        <w:rPr>
          <w:rFonts w:ascii="Arial" w:hAnsi="Arial" w:cs="Arial"/>
          <w:szCs w:val="24"/>
        </w:rPr>
        <w:t>Xie</w:t>
      </w:r>
      <w:proofErr w:type="spellEnd"/>
      <w:r w:rsidR="00016CA1" w:rsidRPr="00016CA1">
        <w:rPr>
          <w:rFonts w:ascii="Arial" w:hAnsi="Arial" w:cs="Arial"/>
          <w:szCs w:val="24"/>
        </w:rPr>
        <w:t xml:space="preserve"> and </w:t>
      </w:r>
      <w:proofErr w:type="spellStart"/>
      <w:r w:rsidR="00016CA1" w:rsidRPr="00016CA1">
        <w:rPr>
          <w:rFonts w:ascii="Arial" w:hAnsi="Arial" w:cs="Arial"/>
          <w:szCs w:val="24"/>
        </w:rPr>
        <w:t>Spradling</w:t>
      </w:r>
      <w:proofErr w:type="spellEnd"/>
      <w:r w:rsidR="00016CA1" w:rsidRPr="00016CA1">
        <w:rPr>
          <w:rFonts w:ascii="Arial" w:hAnsi="Arial" w:cs="Arial"/>
          <w:szCs w:val="24"/>
        </w:rPr>
        <w:t xml:space="preserve">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w:t>
      </w:r>
      <w:proofErr w:type="spellStart"/>
      <w:r w:rsidR="00865E56" w:rsidRPr="00865E56">
        <w:rPr>
          <w:rFonts w:ascii="Arial" w:hAnsi="Arial" w:cs="Arial"/>
        </w:rPr>
        <w:t>Xie</w:t>
      </w:r>
      <w:proofErr w:type="spellEnd"/>
      <w:r w:rsidR="00865E56" w:rsidRPr="00865E56">
        <w:rPr>
          <w:rFonts w:ascii="Arial" w:hAnsi="Arial" w:cs="Arial"/>
        </w:rPr>
        <w:t xml:space="preserve"> and </w:t>
      </w:r>
      <w:proofErr w:type="spellStart"/>
      <w:r w:rsidR="00865E56" w:rsidRPr="00865E56">
        <w:rPr>
          <w:rFonts w:ascii="Arial" w:hAnsi="Arial" w:cs="Arial"/>
        </w:rPr>
        <w:t>Spradling</w:t>
      </w:r>
      <w:proofErr w:type="spellEnd"/>
      <w:r w:rsidR="00865E56" w:rsidRPr="00865E56">
        <w:rPr>
          <w:rFonts w:ascii="Arial" w:hAnsi="Arial" w:cs="Arial"/>
        </w:rPr>
        <w:t xml:space="preserve"> 1998; Dansereau and </w:t>
      </w:r>
      <w:proofErr w:type="spellStart"/>
      <w:r w:rsidR="00865E56" w:rsidRPr="00865E56">
        <w:rPr>
          <w:rFonts w:ascii="Arial" w:hAnsi="Arial" w:cs="Arial"/>
        </w:rPr>
        <w:t>Lasko</w:t>
      </w:r>
      <w:proofErr w:type="spellEnd"/>
      <w:r w:rsidR="00865E56" w:rsidRPr="00865E56">
        <w:rPr>
          <w:rFonts w:ascii="Arial" w:hAnsi="Arial" w:cs="Arial"/>
        </w:rPr>
        <w:t xml:space="preserve">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Figure 1A)</w:t>
      </w:r>
      <w:ins w:id="34" w:author="Martin, Elliot T" w:date="2022-01-10T14:44:00Z">
        <w:r w:rsidR="002C04CD">
          <w:rPr>
            <w:rFonts w:ascii="Arial" w:eastAsia="Arial" w:hAnsi="Arial" w:cs="Arial"/>
            <w:color w:val="000000" w:themeColor="text1"/>
          </w:rPr>
          <w:t xml:space="preserve"> </w:t>
        </w:r>
      </w:ins>
      <w:commentRangeStart w:id="35"/>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w:t>
      </w:r>
      <w:proofErr w:type="spellStart"/>
      <w:r w:rsidR="00016CA1" w:rsidRPr="00016CA1">
        <w:rPr>
          <w:rFonts w:ascii="Arial" w:hAnsi="Arial" w:cs="Arial"/>
        </w:rPr>
        <w:t>McKearin</w:t>
      </w:r>
      <w:proofErr w:type="spellEnd"/>
      <w:r w:rsidR="00016CA1" w:rsidRPr="00016CA1">
        <w:rPr>
          <w:rFonts w:ascii="Arial" w:hAnsi="Arial" w:cs="Arial"/>
        </w:rPr>
        <w:t xml:space="preserve"> and </w:t>
      </w:r>
      <w:proofErr w:type="spellStart"/>
      <w:r w:rsidR="00016CA1" w:rsidRPr="00016CA1">
        <w:rPr>
          <w:rFonts w:ascii="Arial" w:hAnsi="Arial" w:cs="Arial"/>
        </w:rPr>
        <w:t>Ohlstein</w:t>
      </w:r>
      <w:proofErr w:type="spellEnd"/>
      <w:r w:rsidR="00016CA1" w:rsidRPr="00016CA1">
        <w:rPr>
          <w:rFonts w:ascii="Arial" w:hAnsi="Arial" w:cs="Arial"/>
        </w:rPr>
        <w:t xml:space="preserve"> 1995; Chen and </w:t>
      </w:r>
      <w:proofErr w:type="spellStart"/>
      <w:r w:rsidR="00016CA1" w:rsidRPr="00016CA1">
        <w:rPr>
          <w:rFonts w:ascii="Arial" w:hAnsi="Arial" w:cs="Arial"/>
        </w:rPr>
        <w:t>McKearin</w:t>
      </w:r>
      <w:proofErr w:type="spellEnd"/>
      <w:r w:rsidR="00016CA1" w:rsidRPr="00016CA1">
        <w:rPr>
          <w:rFonts w:ascii="Arial" w:hAnsi="Arial" w:cs="Arial"/>
        </w:rPr>
        <w:t xml:space="preserve"> 2003b; </w:t>
      </w:r>
      <w:proofErr w:type="spellStart"/>
      <w:r w:rsidR="00016CA1" w:rsidRPr="00016CA1">
        <w:rPr>
          <w:rFonts w:ascii="Arial" w:hAnsi="Arial" w:cs="Arial"/>
        </w:rPr>
        <w:t>Xie</w:t>
      </w:r>
      <w:proofErr w:type="spellEnd"/>
      <w:r w:rsidR="00016CA1" w:rsidRPr="00016CA1">
        <w:rPr>
          <w:rFonts w:ascii="Arial" w:hAnsi="Arial" w:cs="Arial"/>
        </w:rPr>
        <w:t xml:space="preserve"> and </w:t>
      </w:r>
      <w:proofErr w:type="spellStart"/>
      <w:r w:rsidR="00016CA1" w:rsidRPr="00016CA1">
        <w:rPr>
          <w:rFonts w:ascii="Arial" w:hAnsi="Arial" w:cs="Arial"/>
        </w:rPr>
        <w:t>Spradling</w:t>
      </w:r>
      <w:proofErr w:type="spellEnd"/>
      <w:r w:rsidR="00016CA1" w:rsidRPr="00016CA1">
        <w:rPr>
          <w:rFonts w:ascii="Arial" w:hAnsi="Arial" w:cs="Arial"/>
        </w:rPr>
        <w:t xml:space="preserve"> 1998)</w:t>
      </w:r>
      <w:r w:rsidR="002C04CD">
        <w:rPr>
          <w:rFonts w:ascii="Arial" w:eastAsia="Arial" w:hAnsi="Arial" w:cs="Arial"/>
          <w:color w:val="000000" w:themeColor="text1"/>
        </w:rPr>
        <w:fldChar w:fldCharType="end"/>
      </w:r>
      <w:commentRangeEnd w:id="35"/>
      <w:r w:rsidR="00A25318">
        <w:rPr>
          <w:rStyle w:val="CommentReference"/>
        </w:rPr>
        <w:commentReference w:id="35"/>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proofErr w:type="spellStart"/>
      <w:r w:rsidR="009274FC" w:rsidRPr="009F5CD2">
        <w:rPr>
          <w:rFonts w:ascii="Arial" w:eastAsia="Arial" w:hAnsi="Arial" w:cs="Arial"/>
          <w:color w:val="000000" w:themeColor="text1"/>
        </w:rPr>
        <w:t>spectrosome</w:t>
      </w:r>
      <w:proofErr w:type="spellEnd"/>
      <w:r w:rsidR="009274FC" w:rsidRPr="009F5CD2">
        <w:rPr>
          <w:rFonts w:ascii="Arial" w:eastAsia="Arial" w:hAnsi="Arial" w:cs="Arial"/>
          <w:color w:val="000000" w:themeColor="text1"/>
        </w:rPr>
        <w:t xml:space="preserve"> (</w:t>
      </w:r>
      <w:r w:rsidR="009274FC" w:rsidRPr="009F5CD2">
        <w:rPr>
          <w:rFonts w:ascii="Arial" w:eastAsia="Arial" w:hAnsi="Arial" w:cs="Arial"/>
          <w:color w:val="000000" w:themeColor="text1"/>
          <w:rPrChange w:id="36" w:author="Elliot Martin" w:date="2022-01-09T15:43:00Z">
            <w:rPr>
              <w:rFonts w:ascii="Arial" w:eastAsia="Arial" w:hAnsi="Arial" w:cs="Arial"/>
              <w:color w:val="000000" w:themeColor="text1"/>
              <w:highlight w:val="yellow"/>
            </w:rPr>
          </w:rPrChange>
        </w:rPr>
        <w:t xml:space="preserve">Figure </w:t>
      </w:r>
      <w:ins w:id="37" w:author="Martin, Elliot T" w:date="2021-12-03T14:07:00Z">
        <w:del w:id="38" w:author="Elliot Martin" w:date="2022-01-09T15:42:00Z">
          <w:r w:rsidR="00093C4A" w:rsidRPr="009F5CD2" w:rsidDel="009F5CD2">
            <w:rPr>
              <w:rFonts w:ascii="Arial" w:eastAsia="Arial" w:hAnsi="Arial" w:cs="Arial"/>
              <w:color w:val="000000" w:themeColor="text1"/>
              <w:rPrChange w:id="39" w:author="Elliot Martin" w:date="2022-01-09T15:43:00Z">
                <w:rPr>
                  <w:rFonts w:ascii="Arial" w:eastAsia="Arial" w:hAnsi="Arial" w:cs="Arial"/>
                  <w:color w:val="000000" w:themeColor="text1"/>
                  <w:highlight w:val="yellow"/>
                </w:rPr>
              </w:rPrChange>
            </w:rPr>
            <w:delText>xx</w:delText>
          </w:r>
        </w:del>
      </w:ins>
      <w:ins w:id="40" w:author="Elliot Martin" w:date="2022-01-09T15:42:00Z">
        <w:r w:rsidR="009F5CD2" w:rsidRPr="009F5CD2">
          <w:rPr>
            <w:rFonts w:ascii="Arial" w:eastAsia="Arial" w:hAnsi="Arial" w:cs="Arial"/>
            <w:color w:val="000000" w:themeColor="text1"/>
            <w:rPrChange w:id="41" w:author="Elliot Martin" w:date="2022-01-09T15:43:00Z">
              <w:rPr>
                <w:rFonts w:ascii="Arial" w:eastAsia="Arial" w:hAnsi="Arial" w:cs="Arial"/>
                <w:color w:val="000000" w:themeColor="text1"/>
                <w:highlight w:val="yellow"/>
              </w:rPr>
            </w:rPrChange>
          </w:rPr>
          <w:t>1</w:t>
        </w:r>
      </w:ins>
      <w:ins w:id="42" w:author="Elliot Martin" w:date="2022-01-09T15:43:00Z">
        <w:r w:rsidR="009F5CD2" w:rsidRPr="009F5CD2">
          <w:rPr>
            <w:rFonts w:ascii="Arial" w:eastAsia="Arial" w:hAnsi="Arial" w:cs="Arial"/>
            <w:color w:val="000000" w:themeColor="text1"/>
            <w:rPrChange w:id="43" w:author="Elliot Martin" w:date="2022-01-09T15:43:00Z">
              <w:rPr>
                <w:rFonts w:ascii="Arial" w:eastAsia="Arial" w:hAnsi="Arial" w:cs="Arial"/>
                <w:color w:val="000000" w:themeColor="text1"/>
                <w:highlight w:val="yellow"/>
              </w:rPr>
            </w:rPrChange>
          </w:rPr>
          <w:t>A</w:t>
        </w:r>
      </w:ins>
      <w:del w:id="44" w:author="Martin, Elliot T" w:date="2021-12-03T14:07:00Z">
        <w:r w:rsidR="009274FC" w:rsidRPr="009F5CD2" w:rsidDel="00093C4A">
          <w:rPr>
            <w:rFonts w:ascii="Arial" w:eastAsia="Arial" w:hAnsi="Arial" w:cs="Arial"/>
            <w:color w:val="000000" w:themeColor="text1"/>
            <w:rPrChange w:id="45"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6"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 xml:space="preserve">(De Cuevas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xml:space="preserve">, which are marked by an extended structure called the </w:t>
      </w:r>
      <w:proofErr w:type="spellStart"/>
      <w:r w:rsidR="005E5A4F">
        <w:rPr>
          <w:rFonts w:ascii="Arial" w:eastAsia="Arial" w:hAnsi="Arial" w:cs="Arial"/>
          <w:color w:val="000000" w:themeColor="text1"/>
        </w:rPr>
        <w:t>fusome</w:t>
      </w:r>
      <w:proofErr w:type="spellEnd"/>
      <w:ins w:id="47" w:author="Martin, Elliot T" w:date="2022-01-10T14:46:00Z">
        <w:r w:rsidR="002C04CD">
          <w:rPr>
            <w:rFonts w:ascii="Arial" w:eastAsia="Arial" w:hAnsi="Arial" w:cs="Arial"/>
            <w:color w:val="000000" w:themeColor="text1"/>
          </w:rPr>
          <w:t xml:space="preserve"> </w:t>
        </w:r>
      </w:ins>
      <w:commentRangeStart w:id="48"/>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 xml:space="preserve">(De Cuevas and </w:t>
      </w:r>
      <w:proofErr w:type="spellStart"/>
      <w:r w:rsidR="00865E56" w:rsidRPr="00865E56">
        <w:rPr>
          <w:rFonts w:ascii="Arial" w:hAnsi="Arial" w:cs="Arial"/>
        </w:rPr>
        <w:t>Spradling</w:t>
      </w:r>
      <w:proofErr w:type="spellEnd"/>
      <w:r w:rsidR="00865E56" w:rsidRPr="00865E56">
        <w:rPr>
          <w:rFonts w:ascii="Arial" w:hAnsi="Arial" w:cs="Arial"/>
        </w:rPr>
        <w:t xml:space="preserve"> 1998; Chen and </w:t>
      </w:r>
      <w:proofErr w:type="spellStart"/>
      <w:r w:rsidR="00865E56" w:rsidRPr="00865E56">
        <w:rPr>
          <w:rFonts w:ascii="Arial" w:hAnsi="Arial" w:cs="Arial"/>
        </w:rPr>
        <w:t>McKearin</w:t>
      </w:r>
      <w:proofErr w:type="spellEnd"/>
      <w:r w:rsidR="00865E56" w:rsidRPr="00865E56">
        <w:rPr>
          <w:rFonts w:ascii="Arial" w:hAnsi="Arial" w:cs="Arial"/>
        </w:rPr>
        <w:t xml:space="preserve"> 2003a; 2003b)</w:t>
      </w:r>
      <w:r w:rsidR="002C04CD">
        <w:rPr>
          <w:rFonts w:ascii="Arial" w:eastAsia="Arial" w:hAnsi="Arial" w:cs="Arial"/>
          <w:color w:val="000000" w:themeColor="text1"/>
        </w:rPr>
        <w:fldChar w:fldCharType="end"/>
      </w:r>
      <w:commentRangeEnd w:id="48"/>
      <w:r w:rsidR="00A25318">
        <w:rPr>
          <w:rStyle w:val="CommentReference"/>
        </w:rPr>
        <w:commentReference w:id="48"/>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49" w:author="Martin, Elliot T" w:date="2022-01-10T14:49:00Z">
        <w:r w:rsidR="00BE4849">
          <w:rPr>
            <w:rFonts w:ascii="Arial" w:eastAsia="Arial" w:hAnsi="Arial" w:cs="Arial"/>
            <w:color w:val="000000" w:themeColor="text1"/>
          </w:rPr>
          <w:t xml:space="preserve"> </w:t>
        </w:r>
      </w:ins>
      <w:commentRangeStart w:id="50"/>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 xml:space="preserve">(Carpenter 1975; J. Huynh and St Johnston 2000; J.-R. Huynh and St Johnston 2004; </w:t>
      </w:r>
      <w:proofErr w:type="spellStart"/>
      <w:r w:rsidR="00645EB6" w:rsidRPr="00645EB6">
        <w:rPr>
          <w:rFonts w:ascii="Arial" w:hAnsi="Arial" w:cs="Arial"/>
        </w:rPr>
        <w:t>Theurkauf</w:t>
      </w:r>
      <w:proofErr w:type="spellEnd"/>
      <w:r w:rsidR="00645EB6" w:rsidRPr="00645EB6">
        <w:rPr>
          <w:rFonts w:ascii="Arial" w:hAnsi="Arial" w:cs="Arial"/>
        </w:rPr>
        <w:t xml:space="preserve"> et al. 1993; Navarro, Lehmann, and Morris 2001)</w:t>
      </w:r>
      <w:r w:rsidR="00BE4849">
        <w:rPr>
          <w:rFonts w:ascii="Arial" w:eastAsia="Arial" w:hAnsi="Arial" w:cs="Arial"/>
          <w:color w:val="000000" w:themeColor="text1"/>
        </w:rPr>
        <w:fldChar w:fldCharType="end"/>
      </w:r>
      <w:commentRangeEnd w:id="50"/>
      <w:r w:rsidR="00A25318">
        <w:rPr>
          <w:rStyle w:val="CommentReference"/>
        </w:rPr>
        <w:commentReference w:id="50"/>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1" w:author="Martin, Elliot T" w:date="2022-01-10T14:52:00Z">
        <w:r w:rsidR="00BE4849">
          <w:rPr>
            <w:rFonts w:ascii="Arial" w:eastAsia="Arial" w:hAnsi="Arial" w:cs="Arial"/>
            <w:color w:val="000000" w:themeColor="text1"/>
          </w:rPr>
          <w:t xml:space="preserve"> </w:t>
        </w:r>
      </w:ins>
      <w:commentRangeStart w:id="52"/>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w:t>
      </w:r>
      <w:proofErr w:type="spellStart"/>
      <w:r w:rsidR="00145C81" w:rsidRPr="00145C81">
        <w:rPr>
          <w:rFonts w:ascii="Arial" w:hAnsi="Arial" w:cs="Arial"/>
        </w:rPr>
        <w:t>Reveau</w:t>
      </w:r>
      <w:proofErr w:type="spellEnd"/>
      <w:r w:rsidR="00145C81" w:rsidRPr="00145C81">
        <w:rPr>
          <w:rFonts w:ascii="Arial" w:hAnsi="Arial" w:cs="Arial"/>
        </w:rPr>
        <w:t xml:space="preserve"> et al. 2006; </w:t>
      </w:r>
      <w:proofErr w:type="spellStart"/>
      <w:r w:rsidR="00145C81" w:rsidRPr="00145C81">
        <w:rPr>
          <w:rFonts w:ascii="Arial" w:hAnsi="Arial" w:cs="Arial"/>
        </w:rPr>
        <w:t>Xie</w:t>
      </w:r>
      <w:proofErr w:type="spellEnd"/>
      <w:r w:rsidR="00145C81" w:rsidRPr="00145C81">
        <w:rPr>
          <w:rFonts w:ascii="Arial" w:hAnsi="Arial" w:cs="Arial"/>
        </w:rPr>
        <w:t xml:space="preserve"> and </w:t>
      </w:r>
      <w:proofErr w:type="spellStart"/>
      <w:r w:rsidR="00145C81" w:rsidRPr="00145C81">
        <w:rPr>
          <w:rFonts w:ascii="Arial" w:hAnsi="Arial" w:cs="Arial"/>
        </w:rPr>
        <w:t>Spradling</w:t>
      </w:r>
      <w:proofErr w:type="spellEnd"/>
      <w:r w:rsidR="00145C81" w:rsidRPr="00145C81">
        <w:rPr>
          <w:rFonts w:ascii="Arial" w:hAnsi="Arial" w:cs="Arial"/>
        </w:rPr>
        <w:t xml:space="preserve"> 2000; Forbes et al. 1996)</w:t>
      </w:r>
      <w:r w:rsidR="00BE4849">
        <w:rPr>
          <w:rFonts w:ascii="Arial" w:eastAsia="Arial" w:hAnsi="Arial" w:cs="Arial"/>
          <w:color w:val="000000" w:themeColor="text1"/>
        </w:rPr>
        <w:fldChar w:fldCharType="end"/>
      </w:r>
      <w:commentRangeEnd w:id="52"/>
      <w:r w:rsidR="00A25318">
        <w:rPr>
          <w:rStyle w:val="CommentReference"/>
        </w:rPr>
        <w:commentReference w:id="52"/>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3"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w:t>
      </w:r>
      <w:proofErr w:type="spellStart"/>
      <w:r w:rsidR="00645EB6" w:rsidRPr="00645EB6">
        <w:rPr>
          <w:rFonts w:ascii="Arial" w:hAnsi="Arial" w:cs="Arial"/>
        </w:rPr>
        <w:t>Reveau</w:t>
      </w:r>
      <w:proofErr w:type="spellEnd"/>
      <w:r w:rsidR="00645EB6" w:rsidRPr="00645EB6">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6ED7E8B1"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4" w:author="Martin, Elliot T" w:date="2022-01-10T14:53:00Z">
        <w:r w:rsidR="0097562F">
          <w:rPr>
            <w:rFonts w:ascii="Arial" w:eastAsia="Arial" w:hAnsi="Arial" w:cs="Arial"/>
            <w:color w:val="000000" w:themeColor="text1"/>
          </w:rPr>
          <w:t xml:space="preserve"> </w:t>
        </w:r>
      </w:ins>
      <w:commentRangeStart w:id="55"/>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5"/>
      <w:r w:rsidR="00A25318">
        <w:rPr>
          <w:rStyle w:val="CommentReference"/>
        </w:rPr>
        <w:commentReference w:id="55"/>
      </w:r>
      <w:r>
        <w:rPr>
          <w:rFonts w:ascii="Arial" w:eastAsia="Arial" w:hAnsi="Arial" w:cs="Arial"/>
          <w:color w:val="000000" w:themeColor="text1"/>
        </w:rPr>
        <w:t xml:space="preserve">. The CBs express differentiation factor Bam which promotes transition from a CB to an </w:t>
      </w:r>
      <w:del w:id="56" w:author="Martin, Elliot T" w:date="2022-01-10T14:53:00Z">
        <w:r w:rsidDel="0097562F">
          <w:rPr>
            <w:rFonts w:ascii="Arial" w:eastAsia="Arial" w:hAnsi="Arial" w:cs="Arial"/>
            <w:color w:val="000000" w:themeColor="text1"/>
          </w:rPr>
          <w:delText xml:space="preserve">8 </w:delText>
        </w:r>
      </w:del>
      <w:ins w:id="57"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 xml:space="preserve">(Chen and </w:t>
      </w:r>
      <w:proofErr w:type="spellStart"/>
      <w:r w:rsidR="001A4356" w:rsidRPr="001A4356">
        <w:rPr>
          <w:rFonts w:ascii="Arial" w:hAnsi="Arial" w:cs="Arial"/>
        </w:rPr>
        <w:t>McKearin</w:t>
      </w:r>
      <w:proofErr w:type="spellEnd"/>
      <w:r w:rsidR="001A4356" w:rsidRPr="001A4356">
        <w:rPr>
          <w:rFonts w:ascii="Arial" w:hAnsi="Arial" w:cs="Arial"/>
        </w:rPr>
        <w:t xml:space="preserve"> 2003a; </w:t>
      </w:r>
      <w:proofErr w:type="spellStart"/>
      <w:r w:rsidR="001A4356" w:rsidRPr="001A4356">
        <w:rPr>
          <w:rFonts w:ascii="Arial" w:hAnsi="Arial" w:cs="Arial"/>
        </w:rPr>
        <w:t>McKearin</w:t>
      </w:r>
      <w:proofErr w:type="spellEnd"/>
      <w:r w:rsidR="001A4356" w:rsidRPr="001A4356">
        <w:rPr>
          <w:rFonts w:ascii="Arial" w:hAnsi="Arial" w:cs="Arial"/>
        </w:rPr>
        <w:t xml:space="preserve"> and </w:t>
      </w:r>
      <w:proofErr w:type="spellStart"/>
      <w:r w:rsidR="001A4356" w:rsidRPr="001A4356">
        <w:rPr>
          <w:rFonts w:ascii="Arial" w:hAnsi="Arial" w:cs="Arial"/>
        </w:rPr>
        <w:t>Ohlstein</w:t>
      </w:r>
      <w:proofErr w:type="spellEnd"/>
      <w:r w:rsidR="001A4356" w:rsidRPr="001A4356">
        <w:rPr>
          <w:rFonts w:ascii="Arial" w:hAnsi="Arial" w:cs="Arial"/>
        </w:rPr>
        <w:t xml:space="preserve"> 1995; </w:t>
      </w:r>
      <w:proofErr w:type="spellStart"/>
      <w:r w:rsidR="001A4356" w:rsidRPr="001A4356">
        <w:rPr>
          <w:rFonts w:ascii="Arial" w:hAnsi="Arial" w:cs="Arial"/>
        </w:rPr>
        <w:t>Ohlstein</w:t>
      </w:r>
      <w:proofErr w:type="spellEnd"/>
      <w:r w:rsidR="001A4356" w:rsidRPr="001A4356">
        <w:rPr>
          <w:rFonts w:ascii="Arial" w:hAnsi="Arial" w:cs="Arial"/>
        </w:rPr>
        <w:t xml:space="preserve"> and </w:t>
      </w:r>
      <w:proofErr w:type="spellStart"/>
      <w:r w:rsidR="001A4356" w:rsidRPr="001A4356">
        <w:rPr>
          <w:rFonts w:ascii="Arial" w:hAnsi="Arial" w:cs="Arial"/>
        </w:rPr>
        <w:t>McKearin</w:t>
      </w:r>
      <w:proofErr w:type="spellEnd"/>
      <w:r w:rsidR="001A4356" w:rsidRPr="001A4356">
        <w:rPr>
          <w:rFonts w:ascii="Arial" w:hAnsi="Arial" w:cs="Arial"/>
        </w:rPr>
        <w:t xml:space="preserve"> 1997)</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0"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w:t>
      </w:r>
      <w:proofErr w:type="spellStart"/>
      <w:r w:rsidR="0046001D" w:rsidRPr="0046001D">
        <w:rPr>
          <w:rFonts w:ascii="Arial" w:hAnsi="Arial" w:cs="Arial"/>
        </w:rPr>
        <w:t>Carreira</w:t>
      </w:r>
      <w:proofErr w:type="spellEnd"/>
      <w:r w:rsidR="0046001D" w:rsidRPr="0046001D">
        <w:rPr>
          <w:rFonts w:ascii="Arial" w:hAnsi="Arial" w:cs="Arial"/>
        </w:rPr>
        <w:t>-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61"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 xml:space="preserve">(Li et al. 2009; </w:t>
      </w:r>
      <w:proofErr w:type="spellStart"/>
      <w:r w:rsidR="00C30721" w:rsidRPr="00C30721">
        <w:rPr>
          <w:rFonts w:ascii="Arial" w:hAnsi="Arial" w:cs="Arial"/>
        </w:rPr>
        <w:t>Carreira</w:t>
      </w:r>
      <w:proofErr w:type="spellEnd"/>
      <w:r w:rsidR="00C30721" w:rsidRPr="00C30721">
        <w:rPr>
          <w:rFonts w:ascii="Arial" w:hAnsi="Arial" w:cs="Arial"/>
        </w:rPr>
        <w:t>-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2"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w:t>
      </w:r>
      <w:proofErr w:type="spellStart"/>
      <w:r w:rsidR="00645EB6" w:rsidRPr="00645EB6">
        <w:rPr>
          <w:rFonts w:ascii="Arial" w:hAnsi="Arial" w:cs="Arial"/>
        </w:rPr>
        <w:t>Hinnant</w:t>
      </w:r>
      <w:proofErr w:type="spellEnd"/>
      <w:r w:rsidR="00645EB6" w:rsidRPr="00645EB6">
        <w:rPr>
          <w:rFonts w:ascii="Arial" w:hAnsi="Arial" w:cs="Arial"/>
        </w:rPr>
        <w: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3" w:author="Martin, Elliot T" w:date="2022-01-10T15:12:00Z">
        <w:r w:rsidR="005325E2">
          <w:rPr>
            <w:rFonts w:ascii="Arial" w:eastAsia="Arial" w:hAnsi="Arial" w:cs="Arial"/>
            <w:color w:val="000000" w:themeColor="text1"/>
          </w:rPr>
          <w:t xml:space="preserve"> T</w:t>
        </w:r>
      </w:ins>
      <w:del w:id="64" w:author="Martin, Elliot T" w:date="2022-01-10T15:12:00Z">
        <w:r w:rsidDel="005325E2">
          <w:rPr>
            <w:rFonts w:ascii="Arial" w:eastAsia="Arial" w:hAnsi="Arial" w:cs="Arial"/>
            <w:color w:val="000000" w:themeColor="text1"/>
          </w:rPr>
          <w:delText xml:space="preserve"> </w:delText>
        </w:r>
      </w:del>
      <w:del w:id="65" w:author="Martin, Elliot T" w:date="2022-01-10T15:11:00Z">
        <w:r w:rsidR="007F3C85" w:rsidDel="005325E2">
          <w:rPr>
            <w:rFonts w:ascii="Arial" w:eastAsia="Arial" w:hAnsi="Arial" w:cs="Arial"/>
            <w:color w:val="000000" w:themeColor="text1"/>
          </w:rPr>
          <w:delText>What are all</w:delText>
        </w:r>
      </w:del>
      <w:del w:id="66"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67"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68" w:author="Martin, Elliot T" w:date="2022-01-10T15:12:00Z">
        <w:r w:rsidR="005325E2">
          <w:rPr>
            <w:rFonts w:ascii="Arial" w:eastAsia="Arial" w:hAnsi="Arial" w:cs="Arial"/>
            <w:color w:val="000000" w:themeColor="text1"/>
          </w:rPr>
          <w:t>are</w:t>
        </w:r>
      </w:ins>
      <w:del w:id="69"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0"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 xml:space="preserve">temporally regulated. </w:t>
      </w:r>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1"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2"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w:t>
      </w:r>
      <w:proofErr w:type="spellStart"/>
      <w:r w:rsidR="00322A91" w:rsidRPr="00322A91">
        <w:rPr>
          <w:rFonts w:ascii="Arial" w:hAnsi="Arial" w:cs="Arial"/>
        </w:rPr>
        <w:t>Decotto</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5; </w:t>
      </w:r>
      <w:proofErr w:type="spellStart"/>
      <w:r w:rsidR="00322A91" w:rsidRPr="00322A91">
        <w:rPr>
          <w:rFonts w:ascii="Arial" w:hAnsi="Arial" w:cs="Arial"/>
        </w:rPr>
        <w:t>Xie</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3"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 xml:space="preserve">(Upadhyay et al. 2016; Shi et al. 2021; </w:t>
      </w:r>
      <w:proofErr w:type="spellStart"/>
      <w:r w:rsidR="0097348D" w:rsidRPr="0097348D">
        <w:rPr>
          <w:rFonts w:ascii="Arial" w:hAnsi="Arial" w:cs="Arial"/>
        </w:rPr>
        <w:t>Kirilly</w:t>
      </w:r>
      <w:proofErr w:type="spellEnd"/>
      <w:r w:rsidR="0097348D" w:rsidRPr="0097348D">
        <w:rPr>
          <w:rFonts w:ascii="Arial" w:hAnsi="Arial" w:cs="Arial"/>
        </w:rPr>
        <w:t xml:space="preserve">, Wang, and </w:t>
      </w:r>
      <w:proofErr w:type="spellStart"/>
      <w:r w:rsidR="0097348D" w:rsidRPr="0097348D">
        <w:rPr>
          <w:rFonts w:ascii="Arial" w:hAnsi="Arial" w:cs="Arial"/>
        </w:rPr>
        <w:t>Xie</w:t>
      </w:r>
      <w:proofErr w:type="spellEnd"/>
      <w:r w:rsidR="0097348D" w:rsidRPr="0097348D">
        <w:rPr>
          <w:rFonts w:ascii="Arial" w:hAnsi="Arial" w:cs="Arial"/>
        </w:rPr>
        <w:t xml:space="preserv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 xml:space="preserve">ollicle stem cells </w:t>
      </w:r>
      <w:r>
        <w:rPr>
          <w:rFonts w:ascii="Arial" w:eastAsia="Arial" w:hAnsi="Arial" w:cs="Arial"/>
          <w:color w:val="000000" w:themeColor="text1"/>
        </w:rPr>
        <w:lastRenderedPageBreak/>
        <w:t>(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74" w:author="Martin, Elliot T" w:date="2022-01-10T15:03:00Z">
        <w:r w:rsidR="008D48FC" w:rsidDel="00712094">
          <w:rPr>
            <w:rFonts w:ascii="Arial" w:eastAsia="Arial" w:hAnsi="Arial" w:cs="Arial"/>
            <w:color w:val="000000" w:themeColor="text1"/>
          </w:rPr>
          <w:delText>late stage</w:delText>
        </w:r>
      </w:del>
      <w:ins w:id="75"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76"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 xml:space="preserve">(Nystul and </w:t>
      </w:r>
      <w:proofErr w:type="spellStart"/>
      <w:r w:rsidR="0011241E" w:rsidRPr="0011241E">
        <w:rPr>
          <w:rFonts w:ascii="Arial" w:hAnsi="Arial" w:cs="Arial"/>
        </w:rPr>
        <w:t>Spradling</w:t>
      </w:r>
      <w:proofErr w:type="spellEnd"/>
      <w:r w:rsidR="0011241E" w:rsidRPr="0011241E">
        <w:rPr>
          <w:rFonts w:ascii="Arial" w:hAnsi="Arial" w:cs="Arial"/>
        </w:rPr>
        <w:t xml:space="preserve"> 2010; 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77"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 xml:space="preserve">(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78"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xml:space="preserve">- and </w:t>
      </w:r>
      <w:ins w:id="79"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0" w:author="Rangan, Prashanth" w:date="2022-01-13T09:37:00Z">
        <w:r w:rsidR="0087343A">
          <w:rPr>
            <w:rFonts w:ascii="Arial" w:eastAsia="Arial" w:hAnsi="Arial" w:cs="Arial"/>
            <w:color w:val="000000" w:themeColor="text1"/>
          </w:rPr>
          <w:t xml:space="preserve"> </w:t>
        </w:r>
      </w:ins>
      <w:del w:id="81"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2" w:author="Rangan, Prashanth" w:date="2022-01-13T09:41:00Z">
        <w:r w:rsidR="00D40797">
          <w:rPr>
            <w:rFonts w:ascii="Arial" w:eastAsia="Arial" w:hAnsi="Arial" w:cs="Arial"/>
            <w:color w:val="000000" w:themeColor="text1"/>
          </w:rPr>
          <w:t xml:space="preserve">experiments </w:t>
        </w:r>
      </w:ins>
      <w:del w:id="83"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84"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85"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86" w:author="Martin, Elliot T" w:date="2022-01-10T16:19:00Z">
        <w:r w:rsidR="000171BD">
          <w:rPr>
            <w:rFonts w:ascii="Arial" w:eastAsia="Arial" w:hAnsi="Arial" w:cs="Arial"/>
            <w:color w:val="000000" w:themeColor="text1"/>
          </w:rPr>
          <w:t>s</w:t>
        </w:r>
      </w:ins>
      <w:ins w:id="87" w:author="Elliot Martin" w:date="2022-01-09T12:35:00Z">
        <w:del w:id="88"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89"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w:t>
      </w:r>
      <w:proofErr w:type="spellStart"/>
      <w:r w:rsidR="001A0F22" w:rsidRPr="001A0F22">
        <w:rPr>
          <w:rFonts w:ascii="Arial" w:hAnsi="Arial" w:cs="Arial"/>
          <w:szCs w:val="24"/>
        </w:rPr>
        <w:t>Lähnemann</w:t>
      </w:r>
      <w:proofErr w:type="spellEnd"/>
      <w:r w:rsidR="001A0F22" w:rsidRPr="001A0F22">
        <w:rPr>
          <w:rFonts w:ascii="Arial" w:hAnsi="Arial" w:cs="Arial"/>
          <w:szCs w:val="24"/>
        </w:rPr>
        <w:t xml:space="preserve">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0" w:author="Rangan, Prashanth" w:date="2022-01-13T08:57:00Z">
        <w:r w:rsidR="00055984">
          <w:rPr>
            <w:rFonts w:ascii="Arial" w:eastAsia="Arial" w:hAnsi="Arial" w:cs="Arial"/>
            <w:color w:val="000000" w:themeColor="text1"/>
          </w:rPr>
          <w:t xml:space="preserve">In addition, there </w:t>
        </w:r>
      </w:ins>
      <w:del w:id="91"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2"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3" w:author="Elliot Martin" w:date="2022-01-09T12:35:00Z">
        <w:r w:rsidR="003501BB" w:rsidDel="00E52D4B">
          <w:rPr>
            <w:rFonts w:ascii="Arial" w:eastAsia="Arial" w:hAnsi="Arial" w:cs="Arial"/>
            <w:color w:val="000000" w:themeColor="text1"/>
          </w:rPr>
          <w:delText>sc-seq</w:delText>
        </w:r>
      </w:del>
      <w:proofErr w:type="spellStart"/>
      <w:ins w:id="9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95" w:author="Martin, Elliot T" w:date="2021-12-21T11:40:00Z">
        <w:r w:rsidR="003501BB" w:rsidDel="00043626">
          <w:rPr>
            <w:rFonts w:ascii="Arial" w:eastAsia="Arial" w:hAnsi="Arial" w:cs="Arial"/>
            <w:color w:val="000000" w:themeColor="text1"/>
          </w:rPr>
          <w:delText>gives us</w:delText>
        </w:r>
      </w:del>
      <w:ins w:id="96"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08F6DE13" w:rsidR="00812D16" w:rsidDel="001A0F22" w:rsidRDefault="003501BB" w:rsidP="00135253">
      <w:pPr>
        <w:spacing w:after="0" w:line="360" w:lineRule="auto"/>
        <w:jc w:val="both"/>
        <w:rPr>
          <w:del w:id="97"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61E5502" w14:textId="15A7B5F0" w:rsidR="00135253" w:rsidDel="00043626" w:rsidRDefault="00135253" w:rsidP="00135253">
      <w:pPr>
        <w:spacing w:after="0" w:line="360" w:lineRule="auto"/>
        <w:jc w:val="both"/>
        <w:rPr>
          <w:del w:id="98"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99" w:author="Elliot Martin" w:date="2022-01-09T15:44:00Z">
        <w:r w:rsidR="00496DFE" w:rsidDel="009F5CD2">
          <w:rPr>
            <w:rFonts w:ascii="Arial" w:eastAsia="Arial" w:hAnsi="Arial" w:cs="Arial"/>
            <w:color w:val="000000" w:themeColor="text1"/>
          </w:rPr>
          <w:delText>o</w:delText>
        </w:r>
      </w:del>
      <w:proofErr w:type="spellStart"/>
      <w:ins w:id="100"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101" w:author="Elliot Martin" w:date="2022-01-09T12:35:00Z">
        <w:r w:rsidR="00496DFE" w:rsidDel="00E52D4B">
          <w:rPr>
            <w:rFonts w:ascii="Arial" w:eastAsia="Arial" w:hAnsi="Arial" w:cs="Arial"/>
            <w:color w:val="000000" w:themeColor="text1"/>
          </w:rPr>
          <w:delText>sc-seq</w:delText>
        </w:r>
      </w:del>
      <w:proofErr w:type="spellStart"/>
      <w:ins w:id="102"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03" w:author="Rangan, Prashanth" w:date="2022-01-13T09:21:00Z">
        <w:r w:rsidR="00EA2F70">
          <w:rPr>
            <w:rFonts w:ascii="Arial" w:eastAsia="Arial" w:hAnsi="Arial" w:cs="Arial"/>
            <w:color w:val="000000" w:themeColor="text1"/>
          </w:rPr>
          <w:t xml:space="preserve">gene expression </w:t>
        </w:r>
      </w:ins>
      <w:del w:id="104"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437BC6CD"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105"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06" w:author="Elliot Martin" w:date="2022-01-15T18:09:00Z">
        <w:r w:rsidR="006E2203">
          <w:rPr>
            <w:rFonts w:ascii="Arial" w:eastAsia="Arial" w:hAnsi="Arial" w:cs="Arial"/>
            <w:b/>
            <w:bCs/>
            <w:color w:val="000000" w:themeColor="text1"/>
          </w:rPr>
          <w:t>B</w:t>
        </w:r>
      </w:ins>
      <w:del w:id="107"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08" w:author="Elliot Martin" w:date="2022-01-15T18:21:00Z">
        <w:r w:rsidR="00CF5CA8">
          <w:rPr>
            <w:rFonts w:ascii="Arial" w:eastAsia="Arial" w:hAnsi="Arial" w:cs="Arial"/>
            <w:color w:val="000000" w:themeColor="text1"/>
          </w:rPr>
          <w:t xml:space="preserve">Notably, </w:t>
        </w:r>
      </w:ins>
      <w:proofErr w:type="gramStart"/>
      <w:r w:rsidR="50FAC90A" w:rsidRPr="1F52CE81">
        <w:rPr>
          <w:rFonts w:ascii="Arial" w:eastAsia="Arial" w:hAnsi="Arial" w:cs="Arial"/>
          <w:color w:val="000000" w:themeColor="text1"/>
        </w:rPr>
        <w:t>Each</w:t>
      </w:r>
      <w:proofErr w:type="gramEnd"/>
      <w:r w:rsidR="50FAC90A" w:rsidRPr="1F52CE81">
        <w:rPr>
          <w:rFonts w:ascii="Arial" w:eastAsia="Arial" w:hAnsi="Arial" w:cs="Arial"/>
          <w:color w:val="000000" w:themeColor="text1"/>
        </w:rPr>
        <w:t xml:space="preserve">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09"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10"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Additionally, we have integrated </w:t>
      </w:r>
      <w:del w:id="111"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112"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13"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14" w:author="Rangan, Prashanth" w:date="2022-01-13T08:58:00Z">
        <w:del w:id="115"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16"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17" w:author="Rangan, Prashanth" w:date="2022-01-13T09:03:00Z">
            <w:rPr>
              <w:rFonts w:ascii="Arial" w:eastAsia="Arial" w:hAnsi="Arial" w:cs="Arial"/>
              <w:color w:val="000000" w:themeColor="text1"/>
              <w:highlight w:val="yellow"/>
            </w:rPr>
          </w:rPrChange>
        </w:rPr>
        <w:t xml:space="preserve">Figure </w:t>
      </w:r>
      <w:del w:id="118" w:author="Martin, Elliot T" w:date="2021-12-03T14:08:00Z">
        <w:r w:rsidR="006837A8" w:rsidRPr="009A07CC" w:rsidDel="00093C4A">
          <w:rPr>
            <w:rFonts w:ascii="Arial" w:eastAsia="Arial" w:hAnsi="Arial" w:cs="Arial"/>
            <w:b/>
            <w:bCs/>
            <w:color w:val="000000" w:themeColor="text1"/>
            <w:rPrChange w:id="119" w:author="Rangan, Prashanth" w:date="2022-01-13T09:03:00Z">
              <w:rPr>
                <w:rFonts w:ascii="Arial" w:eastAsia="Arial" w:hAnsi="Arial" w:cs="Arial"/>
                <w:color w:val="000000" w:themeColor="text1"/>
                <w:highlight w:val="yellow"/>
              </w:rPr>
            </w:rPrChange>
          </w:rPr>
          <w:delText>XXX</w:delText>
        </w:r>
      </w:del>
      <w:ins w:id="120" w:author="Martin, Elliot T" w:date="2021-12-03T14:08:00Z">
        <w:del w:id="121" w:author="Elliot Martin" w:date="2022-01-15T18:20:00Z">
          <w:r w:rsidR="00093C4A" w:rsidRPr="009A07CC" w:rsidDel="00A6671D">
            <w:rPr>
              <w:rFonts w:ascii="Arial" w:eastAsia="Arial" w:hAnsi="Arial" w:cs="Arial"/>
              <w:b/>
              <w:bCs/>
              <w:color w:val="000000" w:themeColor="text1"/>
              <w:rPrChange w:id="122" w:author="Rangan, Prashanth" w:date="2022-01-13T09:03:00Z">
                <w:rPr>
                  <w:rFonts w:ascii="Arial" w:eastAsia="Arial" w:hAnsi="Arial" w:cs="Arial"/>
                  <w:color w:val="000000" w:themeColor="text1"/>
                </w:rPr>
              </w:rPrChange>
            </w:rPr>
            <w:delText>1B</w:delText>
          </w:r>
        </w:del>
      </w:ins>
      <w:ins w:id="123"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24"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125"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w:t>
      </w:r>
      <w:r w:rsidR="3D946D3F" w:rsidRPr="009F5CD2">
        <w:rPr>
          <w:rFonts w:ascii="Arial" w:eastAsia="Arial" w:hAnsi="Arial" w:cs="Arial"/>
          <w:color w:val="000000" w:themeColor="text1"/>
        </w:rPr>
        <w:lastRenderedPageBreak/>
        <w:t>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26" w:author="Rangan, Prashanth" w:date="2022-01-13T09:04:00Z">
            <w:rPr>
              <w:rFonts w:ascii="Arial" w:eastAsia="Arial" w:hAnsi="Arial" w:cs="Arial"/>
              <w:color w:val="000000" w:themeColor="text1"/>
              <w:highlight w:val="yellow"/>
            </w:rPr>
          </w:rPrChange>
        </w:rPr>
        <w:t xml:space="preserve">Figure </w:t>
      </w:r>
      <w:del w:id="127" w:author="Martin, Elliot T" w:date="2021-12-15T10:39:00Z">
        <w:r w:rsidR="006837A8" w:rsidRPr="009A07CC" w:rsidDel="004102A3">
          <w:rPr>
            <w:rFonts w:ascii="Arial" w:eastAsia="Arial" w:hAnsi="Arial" w:cs="Arial"/>
            <w:b/>
            <w:bCs/>
            <w:color w:val="000000" w:themeColor="text1"/>
            <w:rPrChange w:id="128" w:author="Rangan, Prashanth" w:date="2022-01-13T09:04:00Z">
              <w:rPr>
                <w:rFonts w:ascii="Arial" w:eastAsia="Arial" w:hAnsi="Arial" w:cs="Arial"/>
                <w:color w:val="000000" w:themeColor="text1"/>
                <w:highlight w:val="yellow"/>
              </w:rPr>
            </w:rPrChange>
          </w:rPr>
          <w:delText>XXX</w:delText>
        </w:r>
      </w:del>
      <w:ins w:id="129" w:author="Martin, Elliot T" w:date="2021-12-15T10:39:00Z">
        <w:r w:rsidR="004102A3" w:rsidRPr="009A07CC">
          <w:rPr>
            <w:rFonts w:ascii="Arial" w:eastAsia="Arial" w:hAnsi="Arial" w:cs="Arial"/>
            <w:b/>
            <w:bCs/>
            <w:color w:val="000000" w:themeColor="text1"/>
            <w:rPrChange w:id="130" w:author="Rangan, Prashanth" w:date="2022-01-13T09:04:00Z">
              <w:rPr>
                <w:rFonts w:ascii="Arial" w:eastAsia="Arial" w:hAnsi="Arial" w:cs="Arial"/>
                <w:color w:val="000000" w:themeColor="text1"/>
              </w:rPr>
            </w:rPrChange>
          </w:rPr>
          <w:t>1B</w:t>
        </w:r>
      </w:ins>
      <w:ins w:id="131"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2" w:author="Rangan, Prashanth" w:date="2022-01-13T09:04:00Z">
            <w:rPr>
              <w:rFonts w:ascii="Arial" w:eastAsia="Arial" w:hAnsi="Arial" w:cs="Arial"/>
              <w:color w:val="000000" w:themeColor="text1"/>
              <w:highlight w:val="yellow"/>
            </w:rPr>
          </w:rPrChange>
        </w:rPr>
        <w:t xml:space="preserve">Figure </w:t>
      </w:r>
      <w:del w:id="133" w:author="Martin, Elliot T" w:date="2021-12-15T10:39:00Z">
        <w:r w:rsidR="006837A8" w:rsidRPr="009A07CC" w:rsidDel="004102A3">
          <w:rPr>
            <w:rFonts w:ascii="Arial" w:eastAsia="Arial" w:hAnsi="Arial" w:cs="Arial"/>
            <w:b/>
            <w:bCs/>
            <w:color w:val="000000" w:themeColor="text1"/>
            <w:rPrChange w:id="134" w:author="Rangan, Prashanth" w:date="2022-01-13T09:04:00Z">
              <w:rPr>
                <w:rFonts w:ascii="Arial" w:eastAsia="Arial" w:hAnsi="Arial" w:cs="Arial"/>
                <w:color w:val="000000" w:themeColor="text1"/>
                <w:highlight w:val="yellow"/>
              </w:rPr>
            </w:rPrChange>
          </w:rPr>
          <w:delText>XXX</w:delText>
        </w:r>
      </w:del>
      <w:ins w:id="135" w:author="Martin, Elliot T" w:date="2021-12-15T10:39:00Z">
        <w:del w:id="136" w:author="Elliot Martin" w:date="2022-01-15T18:20:00Z">
          <w:r w:rsidR="004102A3" w:rsidRPr="009A07CC" w:rsidDel="00A6671D">
            <w:rPr>
              <w:rFonts w:ascii="Arial" w:eastAsia="Arial" w:hAnsi="Arial" w:cs="Arial"/>
              <w:b/>
              <w:bCs/>
              <w:color w:val="000000" w:themeColor="text1"/>
              <w:rPrChange w:id="137" w:author="Rangan, Prashanth" w:date="2022-01-13T09:04:00Z">
                <w:rPr>
                  <w:rFonts w:ascii="Arial" w:eastAsia="Arial" w:hAnsi="Arial" w:cs="Arial"/>
                  <w:color w:val="000000" w:themeColor="text1"/>
                </w:rPr>
              </w:rPrChange>
            </w:rPr>
            <w:delText>1B</w:delText>
          </w:r>
        </w:del>
      </w:ins>
      <w:ins w:id="138"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39" w:author="Rangan, Prashanth" w:date="2022-01-13T09:04:00Z">
            <w:rPr>
              <w:rFonts w:ascii="Arial" w:eastAsia="Arial" w:hAnsi="Arial" w:cs="Arial"/>
              <w:color w:val="000000" w:themeColor="text1"/>
              <w:highlight w:val="yellow"/>
            </w:rPr>
          </w:rPrChange>
        </w:rPr>
        <w:t xml:space="preserve">Figure </w:t>
      </w:r>
      <w:del w:id="140" w:author="Martin, Elliot T" w:date="2021-12-15T10:39:00Z">
        <w:r w:rsidR="00036A6C" w:rsidRPr="009A07CC" w:rsidDel="004102A3">
          <w:rPr>
            <w:rFonts w:ascii="Arial" w:eastAsia="Arial" w:hAnsi="Arial" w:cs="Arial"/>
            <w:b/>
            <w:bCs/>
            <w:color w:val="000000" w:themeColor="text1"/>
            <w:rPrChange w:id="141" w:author="Rangan, Prashanth" w:date="2022-01-13T09:04:00Z">
              <w:rPr>
                <w:rFonts w:ascii="Arial" w:eastAsia="Arial" w:hAnsi="Arial" w:cs="Arial"/>
                <w:color w:val="000000" w:themeColor="text1"/>
                <w:highlight w:val="yellow"/>
              </w:rPr>
            </w:rPrChange>
          </w:rPr>
          <w:delText>XXX</w:delText>
        </w:r>
      </w:del>
      <w:ins w:id="142" w:author="Martin, Elliot T" w:date="2021-12-15T10:39:00Z">
        <w:del w:id="143" w:author="Elliot Martin" w:date="2022-01-15T18:20:00Z">
          <w:r w:rsidR="004102A3" w:rsidRPr="009A07CC" w:rsidDel="00A6671D">
            <w:rPr>
              <w:rFonts w:ascii="Arial" w:eastAsia="Arial" w:hAnsi="Arial" w:cs="Arial"/>
              <w:b/>
              <w:bCs/>
              <w:color w:val="000000" w:themeColor="text1"/>
              <w:rPrChange w:id="144" w:author="Rangan, Prashanth" w:date="2022-01-13T09:04:00Z">
                <w:rPr>
                  <w:rFonts w:ascii="Arial" w:eastAsia="Arial" w:hAnsi="Arial" w:cs="Arial"/>
                  <w:color w:val="000000" w:themeColor="text1"/>
                </w:rPr>
              </w:rPrChange>
            </w:rPr>
            <w:delText>1B</w:delText>
          </w:r>
        </w:del>
      </w:ins>
      <w:ins w:id="145"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46"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47" w:author="Elliot Martin" w:date="2022-01-01T14:59:00Z">
        <w:r w:rsidDel="002617E2">
          <w:rPr>
            <w:rFonts w:ascii="Arial" w:eastAsia="Arial" w:hAnsi="Arial" w:cs="Arial"/>
            <w:color w:val="000000" w:themeColor="text1"/>
          </w:rPr>
          <w:delText>this tool</w:delText>
        </w:r>
      </w:del>
      <w:proofErr w:type="spellStart"/>
      <w:ins w:id="148"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149"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50"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51"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52"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53" w:author="Martin, Elliot T" w:date="2021-12-03T14:09:00Z">
        <w:r w:rsidR="00093C4A">
          <w:rPr>
            <w:rFonts w:ascii="Arial" w:eastAsia="Arial" w:hAnsi="Arial" w:cs="Arial"/>
            <w:color w:val="000000" w:themeColor="text1"/>
          </w:rPr>
          <w:t>W</w:t>
        </w:r>
      </w:ins>
      <w:commentRangeStart w:id="154"/>
      <w:commentRangeStart w:id="155"/>
      <w:del w:id="156"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57" w:author="Martin, Elliot T" w:date="2021-12-03T14:09:00Z">
        <w:r w:rsidR="00093C4A">
          <w:rPr>
            <w:rFonts w:ascii="Arial" w:eastAsia="Arial" w:hAnsi="Arial" w:cs="Arial"/>
            <w:color w:val="000000" w:themeColor="text1"/>
          </w:rPr>
          <w:t xml:space="preserve"> compared </w:t>
        </w:r>
        <w:del w:id="158"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59" w:author="Rangan, Prashanth" w:date="2022-01-13T09:28:00Z">
        <w:r w:rsidR="00BA1F78">
          <w:rPr>
            <w:rFonts w:ascii="Arial" w:eastAsia="Arial" w:hAnsi="Arial" w:cs="Arial"/>
            <w:color w:val="000000" w:themeColor="text1"/>
          </w:rPr>
          <w:t>-seq data</w:t>
        </w:r>
      </w:ins>
      <w:ins w:id="160" w:author="Martin, Elliot T" w:date="2021-12-03T14:09:00Z">
        <w:r w:rsidR="00093C4A">
          <w:rPr>
            <w:rFonts w:ascii="Arial" w:eastAsia="Arial" w:hAnsi="Arial" w:cs="Arial"/>
            <w:color w:val="000000" w:themeColor="text1"/>
          </w:rPr>
          <w:t xml:space="preserve"> </w:t>
        </w:r>
      </w:ins>
      <w:ins w:id="161" w:author="Rangan, Prashanth" w:date="2022-01-13T09:55:00Z">
        <w:r w:rsidR="003E45D2">
          <w:rPr>
            <w:rFonts w:ascii="Arial" w:eastAsia="Arial" w:hAnsi="Arial" w:cs="Arial"/>
            <w:color w:val="000000" w:themeColor="text1"/>
          </w:rPr>
          <w:t xml:space="preserve">that </w:t>
        </w:r>
      </w:ins>
      <w:ins w:id="162" w:author="Martin, Elliot T" w:date="2021-12-03T14:09:00Z">
        <w:del w:id="163" w:author="Rangan, Prashanth" w:date="2022-01-13T09:28:00Z">
          <w:r w:rsidR="00093C4A" w:rsidDel="00BA1F78">
            <w:rPr>
              <w:rFonts w:ascii="Arial" w:eastAsia="Arial" w:hAnsi="Arial" w:cs="Arial"/>
              <w:color w:val="000000" w:themeColor="text1"/>
            </w:rPr>
            <w:delText>GSC and CB</w:delText>
          </w:r>
        </w:del>
      </w:ins>
      <w:del w:id="164" w:author="Rangan, Prashanth" w:date="2022-01-13T09:28:00Z">
        <w:r w:rsidR="67062695" w:rsidRPr="1F52CE81" w:rsidDel="00BA1F78">
          <w:rPr>
            <w:rFonts w:ascii="Arial" w:eastAsia="Arial" w:hAnsi="Arial" w:cs="Arial"/>
            <w:color w:val="000000" w:themeColor="text1"/>
          </w:rPr>
          <w:delText xml:space="preserve"> </w:delText>
        </w:r>
      </w:del>
      <w:ins w:id="165" w:author="Martin, Elliot T" w:date="2021-12-03T14:09:00Z">
        <w:del w:id="166" w:author="Rangan, Prashanth" w:date="2022-01-13T09:28:00Z">
          <w:r w:rsidR="00093C4A" w:rsidDel="00BA1F78">
            <w:rPr>
              <w:rFonts w:ascii="Arial" w:eastAsia="Arial" w:hAnsi="Arial" w:cs="Arial"/>
              <w:color w:val="000000" w:themeColor="text1"/>
            </w:rPr>
            <w:delText xml:space="preserve">data </w:delText>
          </w:r>
        </w:del>
      </w:ins>
      <w:ins w:id="167" w:author="Rangan, Prashanth" w:date="2022-01-13T09:05:00Z">
        <w:r w:rsidR="009A07CC">
          <w:rPr>
            <w:rFonts w:ascii="Arial" w:eastAsia="Arial" w:hAnsi="Arial" w:cs="Arial"/>
            <w:color w:val="000000" w:themeColor="text1"/>
          </w:rPr>
          <w:t>we</w:t>
        </w:r>
      </w:ins>
      <w:ins w:id="168" w:author="Rangan, Prashanth" w:date="2022-01-13T09:04:00Z">
        <w:r w:rsidR="009A07CC">
          <w:rPr>
            <w:rFonts w:ascii="Arial" w:eastAsia="Arial" w:hAnsi="Arial" w:cs="Arial"/>
            <w:color w:val="000000" w:themeColor="text1"/>
          </w:rPr>
          <w:t xml:space="preserve"> obta</w:t>
        </w:r>
      </w:ins>
      <w:ins w:id="169" w:author="Rangan, Prashanth" w:date="2022-01-13T09:05:00Z">
        <w:r w:rsidR="009A07CC">
          <w:rPr>
            <w:rFonts w:ascii="Arial" w:eastAsia="Arial" w:hAnsi="Arial" w:cs="Arial"/>
            <w:color w:val="000000" w:themeColor="text1"/>
          </w:rPr>
          <w:t xml:space="preserve">ined by enriching </w:t>
        </w:r>
      </w:ins>
      <w:ins w:id="170" w:author="Rangan, Prashanth" w:date="2022-01-13T09:28:00Z">
        <w:r w:rsidR="00BA1F78">
          <w:rPr>
            <w:rFonts w:ascii="Arial" w:eastAsia="Arial" w:hAnsi="Arial" w:cs="Arial"/>
            <w:color w:val="000000" w:themeColor="text1"/>
          </w:rPr>
          <w:t xml:space="preserve">GSC and CB cell types </w:t>
        </w:r>
      </w:ins>
      <w:ins w:id="171" w:author="Rangan, Prashanth" w:date="2022-01-13T09:05:00Z">
        <w:r w:rsidR="009A07CC">
          <w:rPr>
            <w:rFonts w:ascii="Arial" w:eastAsia="Arial" w:hAnsi="Arial" w:cs="Arial"/>
            <w:color w:val="000000" w:themeColor="text1"/>
          </w:rPr>
          <w:t xml:space="preserve">but were not purified away from somatic cells </w:t>
        </w:r>
      </w:ins>
      <w:ins w:id="172"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73" w:author="Rangan, Prashanth" w:date="2022-01-13T09:57:00Z">
        <w:r w:rsidR="003E45D2">
          <w:rPr>
            <w:rFonts w:ascii="Arial" w:eastAsia="Arial" w:hAnsi="Arial" w:cs="Arial"/>
            <w:color w:val="000000" w:themeColor="text1"/>
          </w:rPr>
          <w:t xml:space="preserve"> </w:t>
        </w:r>
      </w:ins>
      <w:ins w:id="174" w:author="Rangan, Prashanth" w:date="2022-01-13T09:05:00Z">
        <w:del w:id="175" w:author="Elliot Martin" w:date="2022-01-15T18:06:00Z">
          <w:r w:rsidR="009A07CC" w:rsidDel="006E2203">
            <w:rPr>
              <w:rFonts w:ascii="Arial" w:eastAsia="Arial" w:hAnsi="Arial" w:cs="Arial"/>
              <w:color w:val="000000" w:themeColor="text1"/>
            </w:rPr>
            <w:delText xml:space="preserve">and compared them </w:delText>
          </w:r>
        </w:del>
      </w:ins>
      <w:ins w:id="176" w:author="Martin, Elliot T" w:date="2021-12-03T14:09:00Z">
        <w:r w:rsidR="00093C4A">
          <w:rPr>
            <w:rFonts w:ascii="Arial" w:eastAsia="Arial" w:hAnsi="Arial" w:cs="Arial"/>
            <w:color w:val="000000" w:themeColor="text1"/>
          </w:rPr>
          <w:t xml:space="preserve">to </w:t>
        </w:r>
      </w:ins>
      <w:del w:id="177" w:author="Martin, Elliot T" w:date="2021-12-03T14:09:00Z">
        <w:r w:rsidR="67062695" w:rsidRPr="1F52CE81" w:rsidDel="00093C4A">
          <w:rPr>
            <w:rFonts w:ascii="Arial" w:eastAsia="Arial" w:hAnsi="Arial" w:cs="Arial"/>
            <w:color w:val="000000" w:themeColor="text1"/>
          </w:rPr>
          <w:delText xml:space="preserve">find that </w:delText>
        </w:r>
      </w:del>
      <w:del w:id="178" w:author="Martin, Elliot T" w:date="2021-12-03T14:10:00Z">
        <w:r w:rsidR="67062695" w:rsidRPr="1F52CE81" w:rsidDel="00093C4A">
          <w:rPr>
            <w:rFonts w:ascii="Arial" w:eastAsia="Arial" w:hAnsi="Arial" w:cs="Arial"/>
            <w:color w:val="000000" w:themeColor="text1"/>
          </w:rPr>
          <w:delText>genes</w:delText>
        </w:r>
      </w:del>
      <w:ins w:id="179"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80"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81" w:author="Martin, Elliot T" w:date="2021-12-03T14:10:00Z">
        <w:del w:id="182" w:author="Rangan, Prashanth" w:date="2022-01-13T09:06:00Z">
          <w:r w:rsidR="00093C4A" w:rsidDel="009A07CC">
            <w:rPr>
              <w:rFonts w:ascii="Arial" w:eastAsia="Arial" w:hAnsi="Arial" w:cs="Arial"/>
              <w:color w:val="000000" w:themeColor="text1"/>
            </w:rPr>
            <w:delText>.</w:delText>
          </w:r>
        </w:del>
      </w:ins>
      <w:ins w:id="183" w:author="Martin, Elliot T" w:date="2021-12-03T14:13:00Z">
        <w:del w:id="184"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185" w:author="Martin, Elliot T" w:date="2021-12-03T14:14:00Z">
        <w:del w:id="186" w:author="Rangan, Prashanth" w:date="2022-01-13T09:06:00Z">
          <w:r w:rsidR="0057010F" w:rsidDel="009A07CC">
            <w:rPr>
              <w:rFonts w:ascii="Arial" w:eastAsia="Arial" w:hAnsi="Arial" w:cs="Arial"/>
              <w:color w:val="000000" w:themeColor="text1"/>
            </w:rPr>
            <w:delText>using</w:delText>
          </w:r>
        </w:del>
      </w:ins>
      <w:ins w:id="187" w:author="Martin, Elliot T" w:date="2021-12-03T14:13:00Z">
        <w:del w:id="188"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189" w:author="Martin, Elliot T" w:date="2021-12-03T14:14:00Z">
        <w:del w:id="190" w:author="Rangan, Prashanth" w:date="2022-01-13T09:06:00Z">
          <w:r w:rsidR="0057010F" w:rsidDel="009A07CC">
            <w:rPr>
              <w:rFonts w:ascii="Arial" w:eastAsia="Arial" w:hAnsi="Arial" w:cs="Arial"/>
              <w:color w:val="000000" w:themeColor="text1"/>
            </w:rPr>
            <w:delText xml:space="preserve">to our </w:delText>
          </w:r>
        </w:del>
      </w:ins>
      <w:ins w:id="191" w:author="Martin, Elliot T" w:date="2021-12-21T11:40:00Z">
        <w:del w:id="192" w:author="Rangan, Prashanth" w:date="2022-01-13T09:06:00Z">
          <w:r w:rsidR="00C71ABF" w:rsidDel="009A07CC">
            <w:rPr>
              <w:rFonts w:ascii="Arial" w:eastAsia="Arial" w:hAnsi="Arial" w:cs="Arial"/>
              <w:color w:val="000000" w:themeColor="text1"/>
            </w:rPr>
            <w:delText>approach but</w:delText>
          </w:r>
        </w:del>
      </w:ins>
      <w:ins w:id="193" w:author="Martin, Elliot T" w:date="2021-12-03T14:14:00Z">
        <w:del w:id="194" w:author="Rangan, Prashanth" w:date="2022-01-13T09:06:00Z">
          <w:r w:rsidR="0057010F" w:rsidDel="009A07CC">
            <w:rPr>
              <w:rFonts w:ascii="Arial" w:eastAsia="Arial" w:hAnsi="Arial" w:cs="Arial"/>
              <w:color w:val="000000" w:themeColor="text1"/>
            </w:rPr>
            <w:delText xml:space="preserve"> </w:delText>
          </w:r>
        </w:del>
      </w:ins>
      <w:ins w:id="195" w:author="Martin, Elliot T" w:date="2021-12-03T14:13:00Z">
        <w:del w:id="196"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197" w:author="Rangan, Prashanth" w:date="2022-01-13T09:28:00Z">
        <w:r w:rsidR="00BA1F78">
          <w:rPr>
            <w:rFonts w:ascii="Arial" w:eastAsia="Arial" w:hAnsi="Arial" w:cs="Arial"/>
            <w:color w:val="000000" w:themeColor="text1"/>
          </w:rPr>
          <w:t xml:space="preserve">these </w:t>
        </w:r>
      </w:ins>
      <w:ins w:id="198" w:author="Martin, Elliot T" w:date="2021-12-03T14:13:00Z">
        <w:del w:id="199"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00"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t>
      </w:r>
      <w:proofErr w:type="spellStart"/>
      <w:r w:rsidR="001A0F22" w:rsidRPr="001A0F22">
        <w:rPr>
          <w:rFonts w:ascii="Arial" w:hAnsi="Arial" w:cs="Arial"/>
        </w:rPr>
        <w:t>Wilcockson</w:t>
      </w:r>
      <w:proofErr w:type="spellEnd"/>
      <w:r w:rsidR="001A0F22" w:rsidRPr="001A0F22">
        <w:rPr>
          <w:rFonts w:ascii="Arial" w:hAnsi="Arial" w:cs="Arial"/>
        </w:rPr>
        <w:t xml:space="preserve"> and Ashe 2019)</w:t>
      </w:r>
      <w:r w:rsidR="001A0F22">
        <w:rPr>
          <w:rFonts w:ascii="Arial" w:eastAsia="Arial" w:hAnsi="Arial" w:cs="Arial"/>
          <w:color w:val="000000" w:themeColor="text1"/>
        </w:rPr>
        <w:fldChar w:fldCharType="end"/>
      </w:r>
      <w:ins w:id="201" w:author="Rangan, Prashanth" w:date="2022-01-13T09:59:00Z">
        <w:del w:id="202" w:author="Elliot Martin" w:date="2022-01-15T16:24:00Z">
          <w:r w:rsidR="003E45D2" w:rsidDel="001A0F22">
            <w:rPr>
              <w:rFonts w:ascii="Arial" w:eastAsia="Arial" w:hAnsi="Arial" w:cs="Arial"/>
              <w:color w:val="000000" w:themeColor="text1"/>
            </w:rPr>
            <w:delText>(</w:delText>
          </w:r>
        </w:del>
        <w:del w:id="203" w:author="Elliot Martin" w:date="2022-01-15T16:23:00Z">
          <w:r w:rsidR="003E45D2" w:rsidRPr="003E45D2" w:rsidDel="001A0F22">
            <w:rPr>
              <w:rFonts w:ascii="Arial" w:eastAsia="Arial" w:hAnsi="Arial" w:cs="Arial"/>
              <w:color w:val="000000" w:themeColor="text1"/>
              <w:highlight w:val="yellow"/>
              <w:rPrChange w:id="204"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05"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06" w:author="Martin, Elliot T" w:date="2021-12-03T14:10:00Z">
        <w:r w:rsidR="00093C4A">
          <w:rPr>
            <w:rFonts w:ascii="Arial" w:eastAsia="Arial" w:hAnsi="Arial" w:cs="Arial"/>
            <w:color w:val="000000" w:themeColor="text1"/>
          </w:rPr>
          <w:t xml:space="preserve"> We analyzed the expression of genes </w:t>
        </w:r>
      </w:ins>
      <w:ins w:id="207" w:author="Martin, Elliot T" w:date="2021-12-03T14:12:00Z">
        <w:r w:rsidR="0057010F">
          <w:rPr>
            <w:rFonts w:ascii="Arial" w:eastAsia="Arial" w:hAnsi="Arial" w:cs="Arial"/>
            <w:color w:val="000000" w:themeColor="text1"/>
          </w:rPr>
          <w:t>that</w:t>
        </w:r>
      </w:ins>
      <w:ins w:id="208"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09"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10"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11" w:author="Martin, Elliot T" w:date="2021-12-03T14:11:00Z">
        <w:r w:rsidR="00093C4A">
          <w:rPr>
            <w:rFonts w:ascii="Arial" w:eastAsia="Arial" w:hAnsi="Arial" w:cs="Arial"/>
            <w:color w:val="000000" w:themeColor="text1"/>
          </w:rPr>
          <w:t xml:space="preserve">. We found that in </w:t>
        </w:r>
      </w:ins>
      <w:ins w:id="212" w:author="Rangan, Prashanth" w:date="2022-01-13T10:00:00Z">
        <w:r w:rsidR="003E45D2">
          <w:rPr>
            <w:rFonts w:ascii="Arial" w:eastAsia="Arial" w:hAnsi="Arial" w:cs="Arial"/>
            <w:color w:val="000000" w:themeColor="text1"/>
          </w:rPr>
          <w:t xml:space="preserve">the </w:t>
        </w:r>
      </w:ins>
      <w:ins w:id="213" w:author="Martin, Elliot T" w:date="2021-12-03T14:11:00Z">
        <w:del w:id="214"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15" w:author="Rangan, Prashanth" w:date="2022-01-13T09:29:00Z">
        <w:r w:rsidR="00BA1F78">
          <w:rPr>
            <w:rFonts w:ascii="Arial" w:eastAsia="Arial" w:hAnsi="Arial" w:cs="Arial"/>
            <w:color w:val="000000" w:themeColor="text1"/>
          </w:rPr>
          <w:t>-seq</w:t>
        </w:r>
      </w:ins>
      <w:ins w:id="216" w:author="Martin, Elliot T" w:date="2021-12-03T14:11:00Z">
        <w:r w:rsidR="00093C4A">
          <w:rPr>
            <w:rFonts w:ascii="Arial" w:eastAsia="Arial" w:hAnsi="Arial" w:cs="Arial"/>
            <w:color w:val="000000" w:themeColor="text1"/>
          </w:rPr>
          <w:t xml:space="preserve"> data these genes</w:t>
        </w:r>
      </w:ins>
      <w:del w:id="217"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18"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19" w:author="Martin, Elliot T" w:date="2021-12-03T14:11:00Z">
        <w:r w:rsidR="00093C4A">
          <w:rPr>
            <w:rFonts w:ascii="Arial" w:eastAsia="Arial" w:hAnsi="Arial" w:cs="Arial"/>
            <w:color w:val="000000" w:themeColor="text1"/>
          </w:rPr>
          <w:t>as identif</w:t>
        </w:r>
      </w:ins>
      <w:ins w:id="220"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21"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22" w:author="Rangan, Prashanth" w:date="2022-01-13T09:29:00Z">
        <w:r w:rsidR="00BA1F78">
          <w:rPr>
            <w:rFonts w:ascii="Arial" w:eastAsia="Arial" w:hAnsi="Arial" w:cs="Arial"/>
            <w:color w:val="000000" w:themeColor="text1"/>
          </w:rPr>
          <w:t xml:space="preserve"> purification</w:t>
        </w:r>
      </w:ins>
      <w:ins w:id="223"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24"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54"/>
      <w:r w:rsidR="00421D11">
        <w:rPr>
          <w:rStyle w:val="CommentReference"/>
        </w:rPr>
        <w:commentReference w:id="154"/>
      </w:r>
      <w:commentRangeEnd w:id="155"/>
      <w:r w:rsidR="0057010F">
        <w:rPr>
          <w:rStyle w:val="CommentReference"/>
        </w:rPr>
        <w:commentReference w:id="155"/>
      </w:r>
      <w:ins w:id="225" w:author="Rangan, Prashanth" w:date="2022-01-13T09:06:00Z">
        <w:del w:id="226"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27" w:author="Rangan, Prashanth" w:date="2022-01-13T09:06:00Z">
                <w:rPr>
                  <w:rFonts w:ascii="Arial" w:eastAsia="Arial" w:hAnsi="Arial" w:cs="Arial"/>
                  <w:color w:val="000000" w:themeColor="text1"/>
                </w:rPr>
              </w:rPrChange>
            </w:rPr>
            <w:delText>Where is sup 1?</w:delText>
          </w:r>
        </w:del>
      </w:ins>
      <w:ins w:id="228" w:author="Rangan, Prashanth" w:date="2022-01-13T10:10:00Z">
        <w:del w:id="229"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30"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5CF10302" w:rsidR="53D7F000" w:rsidDel="007819FC" w:rsidRDefault="26FCA3D5" w:rsidP="00E477D6">
      <w:pPr>
        <w:spacing w:after="0" w:line="360" w:lineRule="auto"/>
        <w:jc w:val="both"/>
        <w:rPr>
          <w:del w:id="231"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32"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33" w:author="Elliot Martin" w:date="2022-01-14T15:48:00Z">
        <w:r w:rsidR="2F183BF0" w:rsidRPr="1F52CE81" w:rsidDel="001A5794">
          <w:rPr>
            <w:rFonts w:ascii="Arial" w:eastAsia="Arial" w:hAnsi="Arial" w:cs="Arial"/>
            <w:color w:val="000000" w:themeColor="text1"/>
          </w:rPr>
          <w:delText>data</w:delText>
        </w:r>
      </w:del>
      <w:del w:id="234" w:author="Elliot Martin" w:date="2022-01-14T15:47:00Z">
        <w:r w:rsidR="004EC552" w:rsidRPr="1F52CE81" w:rsidDel="001A5794">
          <w:rPr>
            <w:rFonts w:ascii="Arial" w:eastAsia="Arial" w:hAnsi="Arial" w:cs="Arial"/>
            <w:color w:val="000000" w:themeColor="text1"/>
          </w:rPr>
          <w:delText xml:space="preserve"> </w:delText>
        </w:r>
      </w:del>
      <w:ins w:id="235"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36" w:author="Elliot Martin" w:date="2022-01-14T15:47:00Z">
        <w:r w:rsidR="001A5794">
          <w:rPr>
            <w:rFonts w:ascii="Arial" w:eastAsia="Arial" w:hAnsi="Arial" w:cs="Arial"/>
            <w:color w:val="000000" w:themeColor="text1"/>
          </w:rPr>
          <w:t xml:space="preserve"> genuine changes in gene expression</w:t>
        </w:r>
      </w:ins>
      <w:del w:id="237"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38" w:author="Rangan, Prashanth" w:date="2022-01-13T10:02:00Z">
        <w:del w:id="239"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 xml:space="preserve">we compared expression of select genes such as RpS19b in </w:t>
      </w:r>
      <w:del w:id="240" w:author="Elliot Martin" w:date="2022-01-09T12:35:00Z">
        <w:r w:rsidR="004F1DCC" w:rsidDel="00E52D4B">
          <w:rPr>
            <w:rFonts w:ascii="Arial" w:eastAsia="Arial" w:hAnsi="Arial" w:cs="Arial"/>
            <w:color w:val="000000" w:themeColor="text1"/>
          </w:rPr>
          <w:delText>sc-seq</w:delText>
        </w:r>
      </w:del>
      <w:proofErr w:type="spellStart"/>
      <w:ins w:id="24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42" w:author="Rangan, Prashanth" w:date="2022-01-13T10:03:00Z">
        <w:r w:rsidR="00B349AD">
          <w:rPr>
            <w:rFonts w:ascii="Arial" w:eastAsia="Arial" w:hAnsi="Arial" w:cs="Arial"/>
            <w:color w:val="000000" w:themeColor="text1"/>
          </w:rPr>
          <w:t>bulk</w:t>
        </w:r>
      </w:ins>
      <w:del w:id="243"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44"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45" w:author="Rangan, Prashanth" w:date="2022-01-13T10:10:00Z">
            <w:rPr>
              <w:rFonts w:ascii="Arial" w:eastAsia="Arial" w:hAnsi="Arial" w:cs="Arial"/>
              <w:color w:val="000000" w:themeColor="text1"/>
            </w:rPr>
          </w:rPrChange>
        </w:rPr>
        <w:t xml:space="preserve">Fig </w:t>
      </w:r>
      <w:del w:id="246" w:author="Elliot Martin" w:date="2022-01-15T17:06:00Z">
        <w:r w:rsidR="3BC964CE" w:rsidRPr="009A563E" w:rsidDel="00C7561B">
          <w:rPr>
            <w:rFonts w:ascii="Arial" w:eastAsia="Arial" w:hAnsi="Arial" w:cs="Arial"/>
            <w:b/>
            <w:bCs/>
            <w:color w:val="000000" w:themeColor="text1"/>
            <w:rPrChange w:id="247" w:author="Rangan, Prashanth" w:date="2022-01-13T10:10:00Z">
              <w:rPr>
                <w:rFonts w:ascii="Arial" w:eastAsia="Arial" w:hAnsi="Arial" w:cs="Arial"/>
                <w:color w:val="000000" w:themeColor="text1"/>
              </w:rPr>
            </w:rPrChange>
          </w:rPr>
          <w:delText>3A</w:delText>
        </w:r>
      </w:del>
      <w:ins w:id="248"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49"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50"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51" w:author="Rangan, Prashanth" w:date="2022-01-13T10:03:00Z">
        <w:r w:rsidR="00B349AD">
          <w:rPr>
            <w:rFonts w:ascii="Arial" w:eastAsia="Arial" w:hAnsi="Arial" w:cs="Arial"/>
            <w:color w:val="000000" w:themeColor="text1"/>
          </w:rPr>
          <w:t xml:space="preserve"> </w:t>
        </w:r>
        <w:del w:id="252"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53" w:author="Rangan, Prashanth" w:date="2022-01-13T10:17:00Z">
                <w:rPr>
                  <w:rFonts w:ascii="Arial" w:eastAsia="Arial" w:hAnsi="Arial" w:cs="Arial"/>
                  <w:color w:val="000000" w:themeColor="text1"/>
                </w:rPr>
              </w:rPrChange>
            </w:rPr>
            <w:delText>ref-alicia and k</w:delText>
          </w:r>
        </w:del>
      </w:ins>
      <w:ins w:id="254" w:author="Rangan, Prashanth" w:date="2022-01-13T10:20:00Z">
        <w:del w:id="255" w:author="Elliot Martin" w:date="2022-01-15T17:07:00Z">
          <w:r w:rsidR="00547FCC" w:rsidDel="00C7561B">
            <w:rPr>
              <w:rFonts w:ascii="Arial" w:eastAsia="Arial" w:hAnsi="Arial" w:cs="Arial"/>
              <w:color w:val="000000" w:themeColor="text1"/>
              <w:highlight w:val="yellow"/>
            </w:rPr>
            <w:delText>a</w:delText>
          </w:r>
        </w:del>
      </w:ins>
      <w:ins w:id="256" w:author="Rangan, Prashanth" w:date="2022-01-13T10:03:00Z">
        <w:del w:id="257" w:author="Elliot Martin" w:date="2022-01-15T17:07:00Z">
          <w:r w:rsidR="00B349AD" w:rsidRPr="00547FCC" w:rsidDel="00C7561B">
            <w:rPr>
              <w:rFonts w:ascii="Arial" w:eastAsia="Arial" w:hAnsi="Arial" w:cs="Arial"/>
              <w:color w:val="000000" w:themeColor="text1"/>
              <w:highlight w:val="yellow"/>
              <w:rPrChange w:id="258"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59" w:author="Rangan, Prashanth" w:date="2022-01-13T10:03:00Z">
        <w:r w:rsidR="00B349AD">
          <w:rPr>
            <w:rFonts w:ascii="Arial" w:eastAsia="Arial" w:hAnsi="Arial" w:cs="Arial"/>
            <w:color w:val="000000" w:themeColor="text1"/>
          </w:rPr>
          <w:t>To further validate this expression pattern</w:t>
        </w:r>
        <w:del w:id="260"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61" w:author="Rangan, Prashanth" w:date="2022-01-13T10:04:00Z">
        <w:r w:rsidR="00B349AD">
          <w:rPr>
            <w:rFonts w:ascii="Arial" w:eastAsia="Arial" w:hAnsi="Arial" w:cs="Arial"/>
            <w:color w:val="000000" w:themeColor="text1"/>
          </w:rPr>
          <w:t xml:space="preserve"> we</w:t>
        </w:r>
      </w:ins>
      <w:del w:id="262"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63"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lastRenderedPageBreak/>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64" w:author="Rangan, Prashanth" w:date="2022-01-13T10:04:00Z">
        <w:del w:id="265"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66"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67"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68" w:author="Rangan, Prashanth" w:date="2022-01-13T10:04:00Z">
        <w:r w:rsidR="00B349AD">
          <w:rPr>
            <w:rFonts w:ascii="Arial" w:eastAsia="Arial" w:hAnsi="Arial" w:cs="Arial"/>
            <w:color w:val="000000" w:themeColor="text1"/>
          </w:rPr>
          <w:t xml:space="preserve">in </w:t>
        </w:r>
      </w:ins>
      <w:del w:id="269" w:author="Rangan, Prashanth" w:date="2022-01-13T10:04:00Z">
        <w:r w:rsidR="00E70A11" w:rsidDel="00B349AD">
          <w:rPr>
            <w:rFonts w:ascii="Arial" w:eastAsia="Arial" w:hAnsi="Arial" w:cs="Arial"/>
            <w:color w:val="000000" w:themeColor="text1"/>
          </w:rPr>
          <w:delText xml:space="preserve">via </w:delText>
        </w:r>
      </w:del>
      <w:r w:rsidR="00E70A11">
        <w:rPr>
          <w:rFonts w:ascii="Arial" w:eastAsia="Arial" w:hAnsi="Arial" w:cs="Arial"/>
          <w:color w:val="000000" w:themeColor="text1"/>
        </w:rPr>
        <w:t xml:space="preserve">both enriched bulk-seq and </w:t>
      </w:r>
      <w:del w:id="270" w:author="Elliot Martin" w:date="2022-01-09T12:35:00Z">
        <w:r w:rsidR="00E70A11" w:rsidDel="00E52D4B">
          <w:rPr>
            <w:rFonts w:ascii="Arial" w:eastAsia="Arial" w:hAnsi="Arial" w:cs="Arial"/>
            <w:color w:val="000000" w:themeColor="text1"/>
          </w:rPr>
          <w:delText>sc-seq</w:delText>
        </w:r>
      </w:del>
      <w:proofErr w:type="spellStart"/>
      <w:ins w:id="27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272" w:author="Elliot Martin" w:date="2022-01-15T18:00:00Z">
        <w:r w:rsidR="0034637B">
          <w:rPr>
            <w:rFonts w:ascii="Arial" w:eastAsia="Arial" w:hAnsi="Arial" w:cs="Arial"/>
            <w:color w:val="000000" w:themeColor="text1"/>
          </w:rPr>
          <w:t xml:space="preserve"> </w:t>
        </w:r>
      </w:ins>
      <w:del w:id="273"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274" w:author="Rangan, Prashanth" w:date="2022-01-13T10:10:00Z">
            <w:rPr>
              <w:rFonts w:ascii="Arial" w:eastAsia="Arial" w:hAnsi="Arial" w:cs="Arial"/>
              <w:color w:val="000000" w:themeColor="text1"/>
            </w:rPr>
          </w:rPrChange>
        </w:rPr>
        <w:t xml:space="preserve">Figure </w:t>
      </w:r>
      <w:del w:id="275" w:author="Elliot Martin" w:date="2022-01-15T17:06:00Z">
        <w:r w:rsidR="0143A90E" w:rsidRPr="009A563E" w:rsidDel="00C7561B">
          <w:rPr>
            <w:rFonts w:ascii="Arial" w:eastAsia="Arial" w:hAnsi="Arial" w:cs="Arial"/>
            <w:b/>
            <w:bCs/>
            <w:color w:val="000000" w:themeColor="text1"/>
            <w:rPrChange w:id="276" w:author="Rangan, Prashanth" w:date="2022-01-13T10:10:00Z">
              <w:rPr>
                <w:rFonts w:ascii="Arial" w:eastAsia="Arial" w:hAnsi="Arial" w:cs="Arial"/>
                <w:color w:val="000000" w:themeColor="text1"/>
              </w:rPr>
            </w:rPrChange>
          </w:rPr>
          <w:delText>3C</w:delText>
        </w:r>
      </w:del>
      <w:ins w:id="27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78"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279"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280" w:author="Elliot Martin" w:date="2022-01-15T18:00:00Z">
        <w:r w:rsidR="0034637B">
          <w:rPr>
            <w:rFonts w:ascii="Arial" w:eastAsia="Arial" w:hAnsi="Arial" w:cs="Arial"/>
            <w:color w:val="000000" w:themeColor="text1"/>
          </w:rPr>
          <w:t xml:space="preserve">Additionally, </w:t>
        </w:r>
        <w:r w:rsidR="0034637B">
          <w:rPr>
            <w:rFonts w:ascii="Arial" w:eastAsia="Arial" w:hAnsi="Arial" w:cs="Arial"/>
            <w:color w:val="000000" w:themeColor="text1"/>
          </w:rPr>
          <w:t>RpS19</w:t>
        </w:r>
        <w:proofErr w:type="gramStart"/>
        <w:r w:rsidR="0034637B">
          <w:rPr>
            <w:rFonts w:ascii="Arial" w:eastAsia="Arial" w:hAnsi="Arial" w:cs="Arial"/>
            <w:color w:val="000000" w:themeColor="text1"/>
          </w:rPr>
          <w:t>b::</w:t>
        </w:r>
        <w:proofErr w:type="gramEnd"/>
        <w:r w:rsidR="0034637B">
          <w:rPr>
            <w:rFonts w:ascii="Arial" w:eastAsia="Arial" w:hAnsi="Arial" w:cs="Arial"/>
            <w:color w:val="000000" w:themeColor="text1"/>
          </w:rPr>
          <w:t xml:space="preserve">GFP expression resembles it’s mRNA expression </w:t>
        </w:r>
        <w:r w:rsidR="0034637B">
          <w:rPr>
            <w:rFonts w:ascii="Arial" w:eastAsia="Arial" w:hAnsi="Arial" w:cs="Arial"/>
            <w:color w:val="000000" w:themeColor="text1"/>
          </w:rPr>
          <w:t xml:space="preserve">indicating that its dynamic expression is achieved primarily </w:t>
        </w:r>
      </w:ins>
      <w:ins w:id="281" w:author="Elliot Martin" w:date="2022-01-15T18:01:00Z">
        <w:r w:rsidR="0034637B">
          <w:rPr>
            <w:rFonts w:ascii="Arial" w:eastAsia="Arial" w:hAnsi="Arial" w:cs="Arial"/>
            <w:color w:val="000000" w:themeColor="text1"/>
          </w:rPr>
          <w:t xml:space="preserve">through modulating the mRNA level of RpS19b, consistent with its </w:t>
        </w:r>
      </w:ins>
      <w:ins w:id="282" w:author="Elliot Martin" w:date="2022-01-15T18:02:00Z">
        <w:r w:rsidR="0034637B">
          <w:rPr>
            <w:rFonts w:ascii="Arial" w:eastAsia="Arial" w:hAnsi="Arial" w:cs="Arial"/>
            <w:color w:val="000000" w:themeColor="text1"/>
          </w:rPr>
          <w:t>moderate to high TE in early stages</w:t>
        </w:r>
      </w:ins>
      <w:ins w:id="283" w:author="Elliot Martin" w:date="2022-01-15T18:03:00Z">
        <w:r w:rsidR="00474901">
          <w:rPr>
            <w:rFonts w:ascii="Arial" w:eastAsia="Arial" w:hAnsi="Arial" w:cs="Arial"/>
            <w:color w:val="000000" w:themeColor="text1"/>
          </w:rPr>
          <w:t xml:space="preserve"> (</w:t>
        </w:r>
        <w:r w:rsidR="00474901" w:rsidRPr="00474901">
          <w:rPr>
            <w:rFonts w:ascii="Arial" w:eastAsia="Arial" w:hAnsi="Arial" w:cs="Arial"/>
            <w:b/>
            <w:bCs/>
            <w:color w:val="000000" w:themeColor="text1"/>
            <w:rPrChange w:id="284"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285"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286" w:author="Rangan, Prashanth" w:date="2022-01-13T10:22:00Z">
        <w:r w:rsidR="00547FCC">
          <w:rPr>
            <w:rFonts w:ascii="Arial" w:eastAsia="Arial" w:hAnsi="Arial" w:cs="Arial"/>
            <w:color w:val="000000" w:themeColor="text1"/>
          </w:rPr>
          <w:t>in the germline</w:t>
        </w:r>
      </w:ins>
      <w:del w:id="287"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288" w:author="Martin, Elliot T" w:date="2021-12-03T14:15:00Z">
        <w:r w:rsidR="0057010F">
          <w:rPr>
            <w:rFonts w:ascii="Arial" w:eastAsia="Arial" w:hAnsi="Arial" w:cs="Arial"/>
            <w:color w:val="000000" w:themeColor="text1"/>
          </w:rPr>
          <w:t xml:space="preserve">However, care must still be taken in interpreting </w:t>
        </w:r>
      </w:ins>
      <w:ins w:id="289" w:author="Rangan, Prashanth" w:date="2022-01-13T10:23:00Z">
        <w:r w:rsidR="00460E74">
          <w:rPr>
            <w:rFonts w:ascii="Arial" w:eastAsia="Arial" w:hAnsi="Arial" w:cs="Arial"/>
            <w:color w:val="000000" w:themeColor="text1"/>
          </w:rPr>
          <w:t xml:space="preserve">bulk-seq </w:t>
        </w:r>
      </w:ins>
      <w:ins w:id="290" w:author="Martin, Elliot T" w:date="2021-12-03T14:15:00Z">
        <w:r w:rsidR="0057010F">
          <w:rPr>
            <w:rFonts w:ascii="Arial" w:eastAsia="Arial" w:hAnsi="Arial" w:cs="Arial"/>
            <w:color w:val="000000" w:themeColor="text1"/>
          </w:rPr>
          <w:t xml:space="preserve">results from </w:t>
        </w:r>
      </w:ins>
      <w:ins w:id="291" w:author="Rangan, Prashanth" w:date="2022-01-13T10:23:00Z">
        <w:r w:rsidR="00460E74">
          <w:rPr>
            <w:rFonts w:ascii="Arial" w:eastAsia="Arial" w:hAnsi="Arial" w:cs="Arial"/>
            <w:color w:val="000000" w:themeColor="text1"/>
          </w:rPr>
          <w:t xml:space="preserve">the </w:t>
        </w:r>
      </w:ins>
      <w:ins w:id="292" w:author="Martin, Elliot T" w:date="2021-12-03T14:15:00Z">
        <w:del w:id="293"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294" w:author="Rangan, Prashanth" w:date="2022-01-13T10:23:00Z">
          <w:r w:rsidR="0057010F" w:rsidDel="00460E74">
            <w:rPr>
              <w:rFonts w:ascii="Arial" w:eastAsia="Arial" w:hAnsi="Arial" w:cs="Arial"/>
              <w:color w:val="000000" w:themeColor="text1"/>
            </w:rPr>
            <w:delText xml:space="preserve">as the apparent expression of genes in </w:delText>
          </w:r>
        </w:del>
        <w:del w:id="295"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296" w:author="Martin, Elliot T" w:date="2021-12-03T14:16:00Z">
        <w:r w:rsidR="0057010F">
          <w:rPr>
            <w:rFonts w:ascii="Arial" w:eastAsia="Arial" w:hAnsi="Arial" w:cs="Arial"/>
            <w:color w:val="000000" w:themeColor="text1"/>
          </w:rPr>
          <w:t xml:space="preserve">be influenced by the somatic cells present in </w:t>
        </w:r>
      </w:ins>
      <w:ins w:id="297" w:author="Rangan, Prashanth" w:date="2022-01-13T10:23:00Z">
        <w:r w:rsidR="00460E74">
          <w:rPr>
            <w:rFonts w:ascii="Arial" w:eastAsia="Arial" w:hAnsi="Arial" w:cs="Arial"/>
            <w:color w:val="000000" w:themeColor="text1"/>
          </w:rPr>
          <w:t xml:space="preserve">the </w:t>
        </w:r>
      </w:ins>
      <w:ins w:id="298" w:author="Martin, Elliot T" w:date="2021-12-03T14:16:00Z">
        <w:del w:id="299"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00" w:author="Rangan, Prashanth" w:date="2022-01-13T10:23:00Z">
        <w:r w:rsidR="00460E74">
          <w:rPr>
            <w:rFonts w:ascii="Arial" w:eastAsia="Arial" w:hAnsi="Arial" w:cs="Arial"/>
            <w:color w:val="000000" w:themeColor="text1"/>
          </w:rPr>
          <w:t xml:space="preserve"> </w:t>
        </w:r>
      </w:ins>
      <w:del w:id="301"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02"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3092C71" w:rsidR="007B0B0D" w:rsidRDefault="1ABBC590" w:rsidP="00E477D6">
      <w:pPr>
        <w:spacing w:after="0" w:line="360" w:lineRule="auto"/>
        <w:jc w:val="both"/>
        <w:rPr>
          <w:ins w:id="303" w:author="Martin, Elliot T" w:date="2021-11-30T12:48:00Z"/>
          <w:rFonts w:ascii="Arial" w:eastAsia="Arial" w:hAnsi="Arial" w:cs="Arial"/>
          <w:color w:val="000000" w:themeColor="text1"/>
        </w:rPr>
      </w:pPr>
      <w:commentRangeStart w:id="304"/>
      <w:commentRangeStart w:id="305"/>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06" w:author="Rangan, Prashanth" w:date="2022-01-13T10:25:00Z">
        <w:r w:rsidR="00460E74">
          <w:rPr>
            <w:rFonts w:ascii="Arial" w:eastAsia="Arial" w:hAnsi="Arial" w:cs="Arial"/>
            <w:color w:val="000000" w:themeColor="text1"/>
          </w:rPr>
          <w:t xml:space="preserve"> to probe for pathways that change at the level of RNA</w:t>
        </w:r>
      </w:ins>
      <w:ins w:id="307"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08" w:author="Martin, Elliot T" w:date="2021-12-03T14:17:00Z">
        <w:r w:rsidR="00AB3086">
          <w:rPr>
            <w:rFonts w:ascii="Arial" w:eastAsia="Arial" w:hAnsi="Arial" w:cs="Arial"/>
            <w:color w:val="000000" w:themeColor="text1"/>
          </w:rPr>
          <w:t xml:space="preserve">We </w:t>
        </w:r>
      </w:ins>
      <w:ins w:id="309"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10"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sidRPr="00F466E9">
          <w:rPr>
            <w:rFonts w:ascii="Arial" w:eastAsia="Arial" w:hAnsi="Arial" w:cs="Arial"/>
            <w:color w:val="000000" w:themeColor="text1"/>
            <w:highlight w:val="yellow"/>
            <w:rPrChange w:id="311" w:author="Rangan, Prashanth" w:date="2022-01-13T10:33:00Z">
              <w:rPr>
                <w:rFonts w:ascii="Arial" w:eastAsia="Arial" w:hAnsi="Arial" w:cs="Arial"/>
                <w:color w:val="000000" w:themeColor="text1"/>
              </w:rPr>
            </w:rPrChange>
          </w:rPr>
          <w:t>Wilcockson</w:t>
        </w:r>
        <w:proofErr w:type="spellEnd"/>
        <w:r w:rsidR="00AB3086" w:rsidRPr="00F466E9">
          <w:rPr>
            <w:rFonts w:ascii="Arial" w:eastAsia="Arial" w:hAnsi="Arial" w:cs="Arial"/>
            <w:color w:val="000000" w:themeColor="text1"/>
            <w:highlight w:val="yellow"/>
            <w:rPrChange w:id="312" w:author="Rangan, Prashanth" w:date="2022-01-13T10:33:00Z">
              <w:rPr>
                <w:rFonts w:ascii="Arial" w:eastAsia="Arial" w:hAnsi="Arial" w:cs="Arial"/>
                <w:color w:val="000000" w:themeColor="text1"/>
              </w:rPr>
            </w:rPrChange>
          </w:rPr>
          <w:t xml:space="preserve"> et al</w:t>
        </w:r>
      </w:ins>
      <w:ins w:id="313" w:author="Elliot Martin" w:date="2022-01-01T15:02:00Z">
        <w:r w:rsidR="002617E2" w:rsidRPr="00F466E9">
          <w:rPr>
            <w:rFonts w:ascii="Arial" w:eastAsia="Arial" w:hAnsi="Arial" w:cs="Arial"/>
            <w:color w:val="000000" w:themeColor="text1"/>
            <w:highlight w:val="yellow"/>
            <w:rPrChange w:id="314" w:author="Rangan, Prashanth" w:date="2022-01-13T10:33:00Z">
              <w:rPr>
                <w:rFonts w:ascii="Arial" w:eastAsia="Arial" w:hAnsi="Arial" w:cs="Arial"/>
                <w:color w:val="000000" w:themeColor="text1"/>
              </w:rPr>
            </w:rPrChange>
          </w:rPr>
          <w:t>.</w:t>
        </w:r>
      </w:ins>
      <w:ins w:id="315" w:author="Martin, Elliot T" w:date="2021-12-03T14:20:00Z">
        <w:r w:rsidR="00AB3086" w:rsidRPr="00F466E9">
          <w:rPr>
            <w:rFonts w:ascii="Arial" w:eastAsia="Arial" w:hAnsi="Arial" w:cs="Arial"/>
            <w:color w:val="000000" w:themeColor="text1"/>
            <w:highlight w:val="yellow"/>
            <w:rPrChange w:id="316" w:author="Rangan, Prashanth" w:date="2022-01-13T10:33:00Z">
              <w:rPr>
                <w:rFonts w:ascii="Arial" w:eastAsia="Arial" w:hAnsi="Arial" w:cs="Arial"/>
                <w:color w:val="000000" w:themeColor="text1"/>
              </w:rPr>
            </w:rPrChange>
          </w:rPr>
          <w:t xml:space="preserve"> for genes that are expressed more highly in differentiating cysts than GSCs</w:t>
        </w:r>
      </w:ins>
      <w:ins w:id="317" w:author="Elliot Martin" w:date="2022-01-15T17:12:00Z">
        <w:r w:rsidR="00041E5A">
          <w:rPr>
            <w:rFonts w:ascii="Arial" w:eastAsia="Arial" w:hAnsi="Arial" w:cs="Arial"/>
            <w:color w:val="000000" w:themeColor="text1"/>
            <w:highlight w:val="yellow"/>
          </w:rPr>
          <w:t xml:space="preserve"> (Figure </w:t>
        </w:r>
      </w:ins>
      <w:ins w:id="318" w:author="Elliot Martin" w:date="2022-01-15T17:14:00Z">
        <w:r w:rsidR="00041E5A">
          <w:rPr>
            <w:rFonts w:ascii="Arial" w:eastAsia="Arial" w:hAnsi="Arial" w:cs="Arial"/>
            <w:color w:val="000000" w:themeColor="text1"/>
            <w:highlight w:val="yellow"/>
          </w:rPr>
          <w:t>3A)</w:t>
        </w:r>
      </w:ins>
      <w:ins w:id="319" w:author="Martin, Elliot T" w:date="2021-12-03T14:24:00Z">
        <w:r w:rsidR="005F6841" w:rsidRPr="00F466E9">
          <w:rPr>
            <w:rFonts w:ascii="Arial" w:eastAsia="Arial" w:hAnsi="Arial" w:cs="Arial"/>
            <w:color w:val="000000" w:themeColor="text1"/>
            <w:highlight w:val="yellow"/>
            <w:rPrChange w:id="320"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21" w:author="Martin, Elliot T" w:date="2021-12-03T14:20:00Z">
        <w:r w:rsidR="00AB3086">
          <w:rPr>
            <w:rFonts w:ascii="Arial" w:eastAsia="Arial" w:hAnsi="Arial" w:cs="Arial"/>
            <w:color w:val="000000" w:themeColor="text1"/>
          </w:rPr>
          <w:t xml:space="preserve">We </w:t>
        </w:r>
      </w:ins>
      <w:ins w:id="322"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323" w:author="Martin, Elliot T" w:date="2021-12-03T14:22:00Z">
        <w:r w:rsidR="00AB3086">
          <w:rPr>
            <w:rFonts w:ascii="Arial" w:eastAsia="Arial" w:hAnsi="Arial" w:cs="Arial"/>
            <w:color w:val="000000" w:themeColor="text1"/>
          </w:rPr>
          <w:t>cysts.</w:t>
        </w:r>
      </w:ins>
      <w:ins w:id="324" w:author="Martin, Elliot T" w:date="2021-12-03T14:21:00Z">
        <w:r w:rsidR="00AB3086">
          <w:rPr>
            <w:rFonts w:ascii="Arial" w:eastAsia="Arial" w:hAnsi="Arial" w:cs="Arial"/>
            <w:color w:val="000000" w:themeColor="text1"/>
          </w:rPr>
          <w:t xml:space="preserve"> </w:t>
        </w:r>
      </w:ins>
      <w:ins w:id="325" w:author="Elliot Martin" w:date="2022-01-01T16:27:00Z">
        <w:r w:rsidR="002617E2">
          <w:rPr>
            <w:rFonts w:ascii="Arial" w:eastAsia="Arial" w:hAnsi="Arial" w:cs="Arial"/>
            <w:color w:val="000000" w:themeColor="text1"/>
          </w:rPr>
          <w:t xml:space="preserve">We found that </w:t>
        </w:r>
      </w:ins>
      <w:ins w:id="326" w:author="Elliot Martin" w:date="2022-01-01T16:28:00Z">
        <w:r w:rsidR="002617E2">
          <w:rPr>
            <w:rFonts w:ascii="Arial" w:eastAsia="Arial" w:hAnsi="Arial" w:cs="Arial"/>
            <w:color w:val="000000" w:themeColor="text1"/>
          </w:rPr>
          <w:t>two GO-terms rela</w:t>
        </w:r>
      </w:ins>
      <w:ins w:id="327" w:author="Elliot Martin" w:date="2022-01-01T16:29:00Z">
        <w:r w:rsidR="002617E2">
          <w:rPr>
            <w:rFonts w:ascii="Arial" w:eastAsia="Arial" w:hAnsi="Arial" w:cs="Arial"/>
            <w:color w:val="000000" w:themeColor="text1"/>
          </w:rPr>
          <w:t xml:space="preserve">ted to </w:t>
        </w:r>
      </w:ins>
      <w:ins w:id="328"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29"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30" w:author="Elliot Martin" w:date="2022-01-01T16:32:00Z">
        <w:r w:rsidR="002617E2">
          <w:rPr>
            <w:rFonts w:ascii="Arial" w:eastAsia="Arial" w:hAnsi="Arial" w:cs="Arial"/>
            <w:color w:val="000000" w:themeColor="text1"/>
          </w:rPr>
          <w:t xml:space="preserve"> and in CBs compared to </w:t>
        </w:r>
      </w:ins>
      <w:ins w:id="331" w:author="Elliot Martin" w:date="2022-01-01T16:33:00Z">
        <w:r w:rsidR="002617E2">
          <w:rPr>
            <w:rFonts w:ascii="Arial" w:eastAsia="Arial" w:hAnsi="Arial" w:cs="Arial"/>
            <w:color w:val="000000" w:themeColor="text1"/>
          </w:rPr>
          <w:t>differentiating cysts</w:t>
        </w:r>
      </w:ins>
      <w:ins w:id="332" w:author="Elliot Martin" w:date="2022-01-01T16:29:00Z">
        <w:r w:rsidR="002617E2">
          <w:rPr>
            <w:rFonts w:ascii="Arial" w:eastAsia="Arial" w:hAnsi="Arial" w:cs="Arial"/>
            <w:color w:val="000000" w:themeColor="text1"/>
          </w:rPr>
          <w:t xml:space="preserve">, </w:t>
        </w:r>
      </w:ins>
      <w:ins w:id="333"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34" w:author="Martin, Elliot T" w:date="2021-12-03T14:22:00Z">
        <w:r w:rsidR="00AB3086">
          <w:rPr>
            <w:rFonts w:ascii="Arial" w:eastAsia="Arial" w:hAnsi="Arial" w:cs="Arial"/>
            <w:color w:val="000000" w:themeColor="text1"/>
          </w:rPr>
          <w:t>Additionally, w</w:t>
        </w:r>
      </w:ins>
      <w:del w:id="335"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36" w:author="Martin, Elliot T" w:date="2021-12-03T14:22:00Z">
        <w:r w:rsidR="005F6841">
          <w:rPr>
            <w:rFonts w:ascii="Arial" w:eastAsia="Arial" w:hAnsi="Arial" w:cs="Arial"/>
            <w:color w:val="000000" w:themeColor="text1"/>
          </w:rPr>
          <w:t>do</w:t>
        </w:r>
      </w:ins>
      <w:ins w:id="337" w:author="Martin, Elliot T" w:date="2021-12-03T14:23:00Z">
        <w:r w:rsidR="005F6841">
          <w:rPr>
            <w:rFonts w:ascii="Arial" w:eastAsia="Arial" w:hAnsi="Arial" w:cs="Arial"/>
            <w:color w:val="000000" w:themeColor="text1"/>
          </w:rPr>
          <w:t>wnregulated</w:t>
        </w:r>
      </w:ins>
      <w:ins w:id="338"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39" w:author="Martin, Elliot T" w:date="2021-12-03T14:22:00Z">
        <w:r w:rsidR="003538B2" w:rsidDel="005F6841">
          <w:rPr>
            <w:rFonts w:ascii="Arial" w:eastAsia="Arial" w:hAnsi="Arial" w:cs="Arial"/>
            <w:color w:val="000000" w:themeColor="text1"/>
          </w:rPr>
          <w:delText xml:space="preserve">expressed more highly </w:delText>
        </w:r>
      </w:del>
      <w:del w:id="340"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41"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42"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43" w:author="Elliot Martin" w:date="2022-01-15T17:11:00Z">
        <w:r w:rsidR="003538B2" w:rsidDel="00C7561B">
          <w:rPr>
            <w:rFonts w:ascii="Arial" w:eastAsia="Arial" w:hAnsi="Arial" w:cs="Arial"/>
            <w:color w:val="000000" w:themeColor="text1"/>
          </w:rPr>
          <w:delText>.</w:delText>
        </w:r>
      </w:del>
      <w:del w:id="344" w:author="Martin, Elliot T" w:date="2021-12-03T14:22:00Z">
        <w:r w:rsidR="003538B2" w:rsidDel="00AB3086">
          <w:rPr>
            <w:rFonts w:ascii="Arial" w:eastAsia="Arial" w:hAnsi="Arial" w:cs="Arial"/>
            <w:color w:val="000000" w:themeColor="text1"/>
          </w:rPr>
          <w:delText xml:space="preserve"> Additionally,</w:delText>
        </w:r>
      </w:del>
      <w:del w:id="345" w:author="Elliot Martin" w:date="2022-01-15T17:11:00Z">
        <w:r w:rsidR="003538B2" w:rsidDel="00C7561B">
          <w:rPr>
            <w:rFonts w:ascii="Arial" w:eastAsia="Arial" w:hAnsi="Arial" w:cs="Arial"/>
            <w:color w:val="000000" w:themeColor="text1"/>
          </w:rPr>
          <w:delText xml:space="preserve"> </w:delText>
        </w:r>
      </w:del>
      <w:del w:id="346"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04"/>
      <w:r w:rsidR="003E1C34" w:rsidRPr="00644B2B">
        <w:rPr>
          <w:rStyle w:val="CommentReference"/>
          <w:highlight w:val="yellow"/>
        </w:rPr>
        <w:commentReference w:id="304"/>
      </w:r>
      <w:commentRangeEnd w:id="305"/>
      <w:r w:rsidR="007B0B0D">
        <w:rPr>
          <w:rStyle w:val="CommentReference"/>
        </w:rPr>
        <w:commentReference w:id="305"/>
      </w:r>
      <w:del w:id="347"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48" w:author="Elliot Martin" w:date="2022-01-15T17:11:00Z">
        <w:r w:rsidR="003E1C34" w:rsidDel="00C7561B">
          <w:rPr>
            <w:rFonts w:ascii="Arial" w:eastAsia="Arial" w:hAnsi="Arial" w:cs="Arial"/>
            <w:color w:val="000000" w:themeColor="text1"/>
          </w:rPr>
          <w:delText xml:space="preserve"> </w:delText>
        </w:r>
      </w:del>
      <w:ins w:id="349" w:author="Rangan, Prashanth" w:date="2022-01-13T10:36:00Z">
        <w:del w:id="350"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351"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352" w:author="Martin, Elliot T" w:date="2021-11-30T12:48:00Z"/>
          <w:rFonts w:ascii="Arial" w:eastAsia="Arial" w:hAnsi="Arial" w:cs="Arial"/>
          <w:color w:val="000000" w:themeColor="text1"/>
        </w:rPr>
      </w:pPr>
    </w:p>
    <w:p w14:paraId="5495521D" w14:textId="42CFC1D6" w:rsidR="003E1C34" w:rsidDel="00F466E9" w:rsidRDefault="763D3ACB">
      <w:pPr>
        <w:spacing w:after="0" w:line="360" w:lineRule="auto"/>
        <w:jc w:val="both"/>
        <w:rPr>
          <w:del w:id="353"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354"/>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Meiosis I. Meiosis I is initiated at during the cyst stages of differentiation and therefore we would expect genes </w:t>
      </w:r>
      <w:commentRangeEnd w:id="354"/>
      <w:r w:rsidR="007B0B0D">
        <w:rPr>
          <w:rStyle w:val="CommentReference"/>
        </w:rPr>
        <w:commentReference w:id="354"/>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355" w:author="Rangan, Prashanth" w:date="2022-01-13T10:36:00Z">
        <w:r w:rsidR="00F466E9">
          <w:rPr>
            <w:rFonts w:ascii="Arial" w:eastAsia="Arial" w:hAnsi="Arial" w:cs="Arial"/>
            <w:color w:val="000000" w:themeColor="text1"/>
          </w:rPr>
          <w:t xml:space="preserve"> (</w:t>
        </w:r>
        <w:r w:rsidR="00F466E9" w:rsidRPr="00F466E9">
          <w:rPr>
            <w:rFonts w:ascii="Arial" w:eastAsia="Arial" w:hAnsi="Arial" w:cs="Arial"/>
            <w:color w:val="000000" w:themeColor="text1"/>
            <w:highlight w:val="yellow"/>
            <w:rPrChange w:id="356" w:author="Rangan, Prashanth" w:date="2022-01-13T10:36:00Z">
              <w:rPr>
                <w:rFonts w:ascii="Arial" w:eastAsia="Arial" w:hAnsi="Arial" w:cs="Arial"/>
                <w:color w:val="000000" w:themeColor="text1"/>
              </w:rPr>
            </w:rPrChange>
          </w:rPr>
          <w:t>ref)</w:t>
        </w:r>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357" w:author="Martin, Elliot T" w:date="2021-12-03T15:11:00Z">
        <w:r w:rsidR="005A7EC6">
          <w:rPr>
            <w:rFonts w:ascii="Arial" w:eastAsia="Arial" w:hAnsi="Arial" w:cs="Arial"/>
            <w:color w:val="000000" w:themeColor="text1"/>
          </w:rPr>
          <w:t>s though t</w:t>
        </w:r>
      </w:ins>
      <w:del w:id="358" w:author="Martin, Elliot T" w:date="2021-12-03T15:11:00Z">
        <w:r w:rsidR="005C313B" w:rsidDel="005A7EC6">
          <w:rPr>
            <w:rFonts w:ascii="Arial" w:eastAsia="Arial" w:hAnsi="Arial" w:cs="Arial"/>
            <w:color w:val="000000" w:themeColor="text1"/>
          </w:rPr>
          <w:delText>s.</w:delText>
        </w:r>
      </w:del>
      <w:ins w:id="359" w:author="Martin, Elliot T" w:date="2021-12-03T15:10:00Z">
        <w:r w:rsidR="005A7EC6">
          <w:rPr>
            <w:rFonts w:ascii="Arial" w:eastAsia="Arial" w:hAnsi="Arial" w:cs="Arial"/>
            <w:color w:val="000000" w:themeColor="text1"/>
          </w:rPr>
          <w:t>his does not preclude gene expression changes for individual genes</w:t>
        </w:r>
      </w:ins>
      <w:ins w:id="360"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361" w:author="Rangan, Prashanth" w:date="2022-01-13T10:37:00Z">
        <w:r w:rsidR="00F466E9">
          <w:rPr>
            <w:rFonts w:ascii="Arial" w:eastAsia="Arial" w:hAnsi="Arial" w:cs="Arial"/>
            <w:color w:val="000000" w:themeColor="text1"/>
          </w:rPr>
          <w:t xml:space="preserve">This is consistent </w:t>
        </w:r>
      </w:ins>
      <w:ins w:id="362" w:author="Rangan, Prashanth" w:date="2022-01-13T10:42:00Z">
        <w:r w:rsidR="0016511E">
          <w:rPr>
            <w:rFonts w:ascii="Arial" w:eastAsia="Arial" w:hAnsi="Arial" w:cs="Arial"/>
            <w:color w:val="000000" w:themeColor="text1"/>
          </w:rPr>
          <w:t xml:space="preserve">with the observation that several factors that promote meiosis 1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363" w:author="Rangan, Prashanth" w:date="2022-01-13T10:42:00Z">
        <w:del w:id="364"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365"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r w:rsidR="007C5E45" w:rsidRPr="00EE4DE7">
        <w:rPr>
          <w:rFonts w:ascii="Arial" w:eastAsia="Arial" w:hAnsi="Arial" w:cs="Arial"/>
          <w:color w:val="000000" w:themeColor="text1"/>
        </w:rPr>
        <w:t>This suggest</w:t>
      </w:r>
      <w:ins w:id="366" w:author="Martin, Elliot T" w:date="2021-12-15T10:31:00Z">
        <w:r w:rsidR="00EE4DE7">
          <w:rPr>
            <w:rFonts w:ascii="Arial" w:eastAsia="Arial" w:hAnsi="Arial" w:cs="Arial"/>
            <w:color w:val="000000" w:themeColor="text1"/>
          </w:rPr>
          <w:t>s that</w:t>
        </w:r>
      </w:ins>
      <w:ins w:id="367" w:author="Martin, Elliot T" w:date="2021-12-15T10:34:00Z">
        <w:r w:rsidR="0045311D">
          <w:rPr>
            <w:rFonts w:ascii="Arial" w:eastAsia="Arial" w:hAnsi="Arial" w:cs="Arial"/>
            <w:color w:val="000000" w:themeColor="text1"/>
          </w:rPr>
          <w:t>, in general,</w:t>
        </w:r>
      </w:ins>
      <w:ins w:id="368"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369" w:author="Martin, Elliot T" w:date="2021-12-15T10:33:00Z">
        <w:r w:rsidR="0045311D">
          <w:rPr>
            <w:rFonts w:ascii="Arial" w:eastAsia="Arial" w:hAnsi="Arial" w:cs="Arial"/>
            <w:color w:val="000000" w:themeColor="text1"/>
          </w:rPr>
          <w:t>not driven by ch</w:t>
        </w:r>
      </w:ins>
      <w:ins w:id="370" w:author="Martin, Elliot T" w:date="2021-12-15T10:34:00Z">
        <w:r w:rsidR="0045311D">
          <w:rPr>
            <w:rFonts w:ascii="Arial" w:eastAsia="Arial" w:hAnsi="Arial" w:cs="Arial"/>
            <w:color w:val="000000" w:themeColor="text1"/>
          </w:rPr>
          <w:t xml:space="preserve">anges to </w:t>
        </w:r>
      </w:ins>
      <w:ins w:id="371" w:author="Martin, Elliot T" w:date="2021-12-15T10:32:00Z">
        <w:r w:rsidR="0045311D">
          <w:rPr>
            <w:rFonts w:ascii="Arial" w:eastAsia="Arial" w:hAnsi="Arial" w:cs="Arial"/>
            <w:color w:val="000000" w:themeColor="text1"/>
          </w:rPr>
          <w:t xml:space="preserve">mRNA level of genes associated with meiosis I. </w:t>
        </w:r>
      </w:ins>
      <w:del w:id="372" w:author="Martin, Elliot T" w:date="2021-12-15T10:31:00Z">
        <w:r w:rsidR="007C5E45" w:rsidRPr="00EE4DE7" w:rsidDel="00EE4DE7">
          <w:rPr>
            <w:rFonts w:ascii="Arial" w:eastAsia="Arial" w:hAnsi="Arial" w:cs="Arial"/>
            <w:color w:val="000000" w:themeColor="text1"/>
          </w:rPr>
          <w:delText>s……</w:delText>
        </w:r>
      </w:del>
      <w:commentRangeStart w:id="373"/>
      <w:commentRangeStart w:id="374"/>
      <w:del w:id="375"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376" w:author="Martin, Elliot T" w:date="2021-12-15T10:35:00Z">
        <w:del w:id="377" w:author="Rangan, Prashanth" w:date="2022-01-13T10:37:00Z">
          <w:r w:rsidR="0045311D" w:rsidDel="00F466E9">
            <w:rPr>
              <w:rFonts w:ascii="Arial" w:eastAsia="Arial" w:hAnsi="Arial" w:cs="Arial"/>
              <w:color w:val="000000" w:themeColor="text1"/>
            </w:rPr>
            <w:delText xml:space="preserve">. </w:delText>
          </w:r>
        </w:del>
      </w:ins>
      <w:del w:id="378" w:author="Rangan, Prashanth" w:date="2022-01-13T10:37:00Z">
        <w:r w:rsidR="007C5E45" w:rsidDel="00F466E9">
          <w:rPr>
            <w:rFonts w:ascii="Arial" w:eastAsia="Arial" w:hAnsi="Arial" w:cs="Arial"/>
            <w:color w:val="000000" w:themeColor="text1"/>
          </w:rPr>
          <w:delText xml:space="preserve">in single cell seq data they see this? </w:delText>
        </w:r>
        <w:commentRangeEnd w:id="373"/>
        <w:r w:rsidR="00EE4DE7" w:rsidDel="00F466E9">
          <w:rPr>
            <w:rStyle w:val="CommentReference"/>
          </w:rPr>
          <w:commentReference w:id="373"/>
        </w:r>
        <w:commentRangeEnd w:id="374"/>
        <w:r w:rsidR="004102A3" w:rsidDel="00F466E9">
          <w:rPr>
            <w:rStyle w:val="CommentReference"/>
          </w:rPr>
          <w:commentReference w:id="374"/>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379"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3C5EB207" w:rsidR="006E7292" w:rsidRDefault="0045311D">
      <w:pPr>
        <w:spacing w:after="0" w:line="360" w:lineRule="auto"/>
        <w:jc w:val="both"/>
        <w:rPr>
          <w:ins w:id="380" w:author="Rangan, Prashanth" w:date="2022-01-12T20:56:00Z"/>
          <w:rFonts w:ascii="Arial" w:eastAsia="Arial" w:hAnsi="Arial" w:cs="Arial"/>
          <w:color w:val="000000" w:themeColor="text1"/>
        </w:rPr>
      </w:pPr>
      <w:ins w:id="381" w:author="Martin, Elliot T" w:date="2021-12-15T10:36:00Z">
        <w:r>
          <w:rPr>
            <w:rFonts w:ascii="Arial" w:eastAsia="Arial" w:hAnsi="Arial" w:cs="Arial"/>
            <w:color w:val="000000" w:themeColor="text1"/>
          </w:rPr>
          <w:lastRenderedPageBreak/>
          <w:t>As we did not see overall changes to mRNA levels</w:t>
        </w:r>
      </w:ins>
      <w:ins w:id="382" w:author="Martin, Elliot T" w:date="2021-12-15T10:37:00Z">
        <w:r w:rsidR="004102A3">
          <w:rPr>
            <w:rFonts w:ascii="Arial" w:eastAsia="Arial" w:hAnsi="Arial" w:cs="Arial"/>
            <w:color w:val="000000" w:themeColor="text1"/>
          </w:rPr>
          <w:t xml:space="preserve"> of genes in the GO-term meiosis I</w:t>
        </w:r>
      </w:ins>
      <w:ins w:id="383" w:author="Martin, Elliot T" w:date="2021-12-15T10:36:00Z">
        <w:r>
          <w:rPr>
            <w:rFonts w:ascii="Arial" w:eastAsia="Arial" w:hAnsi="Arial" w:cs="Arial"/>
            <w:color w:val="000000" w:themeColor="text1"/>
          </w:rPr>
          <w:t xml:space="preserve">, we next examined the polysome-seq data of </w:t>
        </w:r>
      </w:ins>
      <w:ins w:id="384" w:author="Martin, Elliot T" w:date="2021-12-15T10:38:00Z">
        <w:r w:rsidR="004102A3">
          <w:rPr>
            <w:rFonts w:ascii="Arial" w:eastAsia="Arial" w:hAnsi="Arial" w:cs="Arial"/>
            <w:color w:val="000000" w:themeColor="text1"/>
          </w:rPr>
          <w:t>genes in the</w:t>
        </w:r>
      </w:ins>
      <w:ins w:id="385" w:author="Martin, Elliot T" w:date="2021-12-15T10:36:00Z">
        <w:r>
          <w:rPr>
            <w:rFonts w:ascii="Arial" w:eastAsia="Arial" w:hAnsi="Arial" w:cs="Arial"/>
            <w:color w:val="000000" w:themeColor="text1"/>
          </w:rPr>
          <w:t xml:space="preserve"> meiosis I GO</w:t>
        </w:r>
      </w:ins>
      <w:ins w:id="386" w:author="Martin, Elliot T" w:date="2021-12-15T10:38:00Z">
        <w:r w:rsidR="004102A3">
          <w:rPr>
            <w:rFonts w:ascii="Arial" w:eastAsia="Arial" w:hAnsi="Arial" w:cs="Arial"/>
            <w:color w:val="000000" w:themeColor="text1"/>
          </w:rPr>
          <w:t>-</w:t>
        </w:r>
      </w:ins>
      <w:ins w:id="387" w:author="Martin, Elliot T" w:date="2021-12-15T10:36:00Z">
        <w:r>
          <w:rPr>
            <w:rFonts w:ascii="Arial" w:eastAsia="Arial" w:hAnsi="Arial" w:cs="Arial"/>
            <w:color w:val="000000" w:themeColor="text1"/>
          </w:rPr>
          <w:t>term to determine if changes in expression of these genes might occur at the level of translation.</w:t>
        </w:r>
      </w:ins>
      <w:ins w:id="388" w:author="Elliot Martin" w:date="2022-01-01T16:39:00Z">
        <w:r w:rsidR="00051823">
          <w:rPr>
            <w:rFonts w:ascii="Arial" w:eastAsia="Arial" w:hAnsi="Arial" w:cs="Arial"/>
            <w:color w:val="000000" w:themeColor="text1"/>
          </w:rPr>
          <w:t xml:space="preserve"> Polysome-seq uses polysome profiling to separate mRNAs </w:t>
        </w:r>
      </w:ins>
      <w:ins w:id="389" w:author="Elliot Martin" w:date="2022-01-01T16:40:00Z">
        <w:r w:rsidR="00051823">
          <w:rPr>
            <w:rFonts w:ascii="Arial" w:eastAsia="Arial" w:hAnsi="Arial" w:cs="Arial"/>
            <w:color w:val="000000" w:themeColor="text1"/>
          </w:rPr>
          <w:t>that are</w:t>
        </w:r>
      </w:ins>
      <w:ins w:id="390" w:author="Elliot Martin" w:date="2022-01-01T16:39:00Z">
        <w:r w:rsidR="00051823">
          <w:rPr>
            <w:rFonts w:ascii="Arial" w:eastAsia="Arial" w:hAnsi="Arial" w:cs="Arial"/>
            <w:color w:val="000000" w:themeColor="text1"/>
          </w:rPr>
          <w:t xml:space="preserve"> associat</w:t>
        </w:r>
      </w:ins>
      <w:ins w:id="391" w:author="Elliot Martin" w:date="2022-01-01T16:40:00Z">
        <w:r w:rsidR="00051823">
          <w:rPr>
            <w:rFonts w:ascii="Arial" w:eastAsia="Arial" w:hAnsi="Arial" w:cs="Arial"/>
            <w:color w:val="000000" w:themeColor="text1"/>
          </w:rPr>
          <w:t>ed</w:t>
        </w:r>
      </w:ins>
      <w:ins w:id="392" w:author="Elliot Martin" w:date="2022-01-01T16:39:00Z">
        <w:r w:rsidR="00051823">
          <w:rPr>
            <w:rFonts w:ascii="Arial" w:eastAsia="Arial" w:hAnsi="Arial" w:cs="Arial"/>
            <w:color w:val="000000" w:themeColor="text1"/>
          </w:rPr>
          <w:t xml:space="preserve"> to </w:t>
        </w:r>
      </w:ins>
      <w:ins w:id="393" w:author="Elliot Martin" w:date="2022-01-01T16:40:00Z">
        <w:r w:rsidR="00051823">
          <w:rPr>
            <w:rFonts w:ascii="Arial" w:eastAsia="Arial" w:hAnsi="Arial" w:cs="Arial"/>
            <w:color w:val="000000" w:themeColor="text1"/>
          </w:rPr>
          <w:t>polysomes which are</w:t>
        </w:r>
      </w:ins>
      <w:ins w:id="394" w:author="Elliot Martin" w:date="2022-01-01T16:41:00Z">
        <w:r w:rsidR="00051823">
          <w:rPr>
            <w:rFonts w:ascii="Arial" w:eastAsia="Arial" w:hAnsi="Arial" w:cs="Arial"/>
            <w:color w:val="000000" w:themeColor="text1"/>
          </w:rPr>
          <w:t xml:space="preserve"> formed by mRNAs engaged with multiple ribosomes</w:t>
        </w:r>
      </w:ins>
      <w:ins w:id="395" w:author="Elliot Martin" w:date="2022-01-01T16:40:00Z">
        <w:r w:rsidR="00051823">
          <w:rPr>
            <w:rFonts w:ascii="Arial" w:eastAsia="Arial" w:hAnsi="Arial" w:cs="Arial"/>
            <w:color w:val="000000" w:themeColor="text1"/>
          </w:rPr>
          <w:t xml:space="preserve">. </w:t>
        </w:r>
        <w:del w:id="396" w:author="Rangan, Prashanth" w:date="2022-01-13T10:44:00Z">
          <w:r w:rsidR="00051823" w:rsidDel="0016511E">
            <w:rPr>
              <w:rFonts w:ascii="Arial" w:eastAsia="Arial" w:hAnsi="Arial" w:cs="Arial"/>
              <w:color w:val="000000" w:themeColor="text1"/>
            </w:rPr>
            <w:delText xml:space="preserve">These mRNAs </w:delText>
          </w:r>
        </w:del>
      </w:ins>
      <w:ins w:id="397" w:author="Elliot Martin" w:date="2022-01-01T16:41:00Z">
        <w:del w:id="398"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399" w:author="Elliot Martin" w:date="2022-01-01T16:42:00Z">
        <w:del w:id="400"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01" w:author="Rangan, Prashanth" w:date="2022-01-13T10:44:00Z">
        <w:r w:rsidR="0016511E">
          <w:rPr>
            <w:rFonts w:ascii="Arial" w:eastAsia="Arial" w:hAnsi="Arial" w:cs="Arial"/>
            <w:color w:val="000000" w:themeColor="text1"/>
          </w:rPr>
          <w:t>,</w:t>
        </w:r>
      </w:ins>
      <w:ins w:id="402" w:author="Elliot Martin" w:date="2022-01-01T16:42:00Z">
        <w:r w:rsidR="00051823">
          <w:rPr>
            <w:rFonts w:ascii="Arial" w:eastAsia="Arial" w:hAnsi="Arial" w:cs="Arial"/>
            <w:color w:val="000000" w:themeColor="text1"/>
          </w:rPr>
          <w:t xml:space="preserve"> we sequenced mRNAs from the polysome fractions</w:t>
        </w:r>
      </w:ins>
      <w:ins w:id="403" w:author="Elliot Martin" w:date="2022-01-01T16:43:00Z">
        <w:r w:rsidR="00051823">
          <w:rPr>
            <w:rFonts w:ascii="Arial" w:eastAsia="Arial" w:hAnsi="Arial" w:cs="Arial"/>
            <w:color w:val="000000" w:themeColor="text1"/>
          </w:rPr>
          <w:t xml:space="preserve"> and compared their relative expression to their relative expression from </w:t>
        </w:r>
      </w:ins>
      <w:ins w:id="404" w:author="Elliot Martin" w:date="2022-01-01T16:44:00Z">
        <w:r w:rsidR="00051823">
          <w:rPr>
            <w:rFonts w:ascii="Arial" w:eastAsia="Arial" w:hAnsi="Arial" w:cs="Arial"/>
            <w:color w:val="000000" w:themeColor="text1"/>
          </w:rPr>
          <w:t>corresponding input lysate yielding a metric referred to as translational efficiency</w:t>
        </w:r>
        <w:del w:id="405"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06" w:author="Martin, Elliot T" w:date="2021-12-15T10:36:00Z">
        <w:del w:id="407" w:author="Elliot Martin" w:date="2022-01-01T16:43:00Z">
          <w:r w:rsidDel="00051823">
            <w:rPr>
              <w:rFonts w:ascii="Arial" w:eastAsia="Arial" w:hAnsi="Arial" w:cs="Arial"/>
              <w:color w:val="000000" w:themeColor="text1"/>
            </w:rPr>
            <w:delText xml:space="preserve"> </w:delText>
          </w:r>
        </w:del>
      </w:ins>
      <w:del w:id="408" w:author="Martin, Elliot T" w:date="2021-12-15T10:36:00Z">
        <w:r w:rsidR="005C313B" w:rsidDel="0045311D">
          <w:rPr>
            <w:rFonts w:ascii="Arial" w:eastAsia="Arial" w:hAnsi="Arial" w:cs="Arial"/>
            <w:color w:val="000000" w:themeColor="text1"/>
          </w:rPr>
          <w:delText>However</w:delText>
        </w:r>
      </w:del>
      <w:ins w:id="409"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10"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11" w:author="Rangan, Prashanth" w:date="2022-01-13T10:45:00Z">
        <w:r w:rsidR="0016511E">
          <w:rPr>
            <w:rFonts w:ascii="Arial" w:eastAsia="Arial" w:hAnsi="Arial" w:cs="Arial"/>
            <w:color w:val="000000" w:themeColor="text1"/>
          </w:rPr>
          <w:t xml:space="preserve">the </w:t>
        </w:r>
      </w:ins>
      <w:del w:id="412" w:author="Rangan, Prashanth" w:date="2022-01-13T10:45:00Z">
        <w:r w:rsidR="005C313B" w:rsidDel="0016511E">
          <w:rPr>
            <w:rFonts w:ascii="Arial" w:eastAsia="Arial" w:hAnsi="Arial" w:cs="Arial"/>
            <w:color w:val="000000" w:themeColor="text1"/>
          </w:rPr>
          <w:delText xml:space="preserve">this </w:delText>
        </w:r>
      </w:del>
      <w:ins w:id="413" w:author="Elliot Martin" w:date="2022-01-01T16:45:00Z">
        <w:r w:rsidR="00051823">
          <w:rPr>
            <w:rFonts w:ascii="Arial" w:eastAsia="Arial" w:hAnsi="Arial" w:cs="Arial"/>
            <w:color w:val="000000" w:themeColor="text1"/>
          </w:rPr>
          <w:t xml:space="preserve">meiosis I </w:t>
        </w:r>
      </w:ins>
      <w:r w:rsidR="005C313B">
        <w:rPr>
          <w:rFonts w:ascii="Arial" w:eastAsia="Arial" w:hAnsi="Arial" w:cs="Arial"/>
          <w:color w:val="000000" w:themeColor="text1"/>
        </w:rPr>
        <w:t xml:space="preserve">GO-term had </w:t>
      </w:r>
      <w:commentRangeStart w:id="414"/>
      <w:r w:rsidR="005C313B">
        <w:rPr>
          <w:rFonts w:ascii="Arial" w:eastAsia="Arial" w:hAnsi="Arial" w:cs="Arial"/>
          <w:color w:val="000000" w:themeColor="text1"/>
        </w:rPr>
        <w:t xml:space="preserve">a significant increase in translation efficiency in CBs and a more dramatic increase in </w:t>
      </w:r>
      <w:proofErr w:type="gramStart"/>
      <w:r w:rsidR="005C313B">
        <w:rPr>
          <w:rFonts w:ascii="Arial" w:eastAsia="Arial" w:hAnsi="Arial" w:cs="Arial"/>
          <w:color w:val="000000" w:themeColor="text1"/>
        </w:rPr>
        <w:t>cysts</w:t>
      </w:r>
      <w:ins w:id="415" w:author="Elliot Martin" w:date="2022-01-09T15:47:00Z">
        <w:r w:rsidR="007819FC" w:rsidRPr="002D3BD7">
          <w:rPr>
            <w:rFonts w:ascii="Arial" w:eastAsia="Arial" w:hAnsi="Arial" w:cs="Arial"/>
            <w:color w:val="000000" w:themeColor="text1"/>
          </w:rPr>
          <w:t>, but</w:t>
        </w:r>
        <w:proofErr w:type="gramEnd"/>
        <w:r w:rsidR="007819FC" w:rsidRPr="002D3BD7">
          <w:rPr>
            <w:rFonts w:ascii="Arial" w:eastAsia="Arial" w:hAnsi="Arial" w:cs="Arial"/>
            <w:color w:val="000000" w:themeColor="text1"/>
          </w:rPr>
          <w:t xml:space="preserve"> did not observe significant changes to the overall mRNA level of these genes </w:t>
        </w:r>
      </w:ins>
      <w:ins w:id="416"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17"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18"/>
      <w:ins w:id="419" w:author="Elliot Martin" w:date="2022-01-09T15:49:00Z">
        <w:r w:rsidR="009777A6" w:rsidRPr="002D3BD7">
          <w:rPr>
            <w:rFonts w:ascii="Arial" w:eastAsia="Arial" w:hAnsi="Arial" w:cs="Arial"/>
            <w:color w:val="000000" w:themeColor="text1"/>
          </w:rPr>
          <w:t xml:space="preserve">From single cell seq data, the median expression of genes in this category </w:t>
        </w:r>
      </w:ins>
      <w:ins w:id="420" w:author="Rangan, Prashanth" w:date="2022-01-13T10:47:00Z">
        <w:del w:id="421" w:author="Elliot Martin" w:date="2022-01-15T18:04:00Z">
          <w:r w:rsidR="00A248BF" w:rsidDel="006E2203">
            <w:rPr>
              <w:rFonts w:ascii="Arial" w:eastAsia="Arial" w:hAnsi="Arial" w:cs="Arial"/>
              <w:color w:val="000000" w:themeColor="text1"/>
            </w:rPr>
            <w:delText>increseas</w:delText>
          </w:r>
        </w:del>
      </w:ins>
      <w:ins w:id="422" w:author="Elliot Martin" w:date="2022-01-15T18:04:00Z">
        <w:r w:rsidR="006E2203">
          <w:rPr>
            <w:rFonts w:ascii="Arial" w:eastAsia="Arial" w:hAnsi="Arial" w:cs="Arial"/>
            <w:color w:val="000000" w:themeColor="text1"/>
          </w:rPr>
          <w:t>increases</w:t>
        </w:r>
      </w:ins>
      <w:ins w:id="423" w:author="Rangan, Prashanth" w:date="2022-01-13T10:47:00Z">
        <w:r w:rsidR="00A248BF">
          <w:rPr>
            <w:rFonts w:ascii="Arial" w:eastAsia="Arial" w:hAnsi="Arial" w:cs="Arial"/>
            <w:color w:val="000000" w:themeColor="text1"/>
          </w:rPr>
          <w:t xml:space="preserve"> slightly but significantly </w:t>
        </w:r>
      </w:ins>
      <w:ins w:id="424" w:author="Elliot Martin" w:date="2022-01-09T16:59:00Z">
        <w:del w:id="425" w:author="Rangan, Prashanth" w:date="2022-01-13T10:47:00Z">
          <w:r w:rsidR="002D3BD7" w:rsidDel="00A248BF">
            <w:rPr>
              <w:rFonts w:ascii="Arial" w:eastAsia="Arial" w:hAnsi="Arial" w:cs="Arial"/>
              <w:color w:val="000000" w:themeColor="text1"/>
            </w:rPr>
            <w:delText xml:space="preserve">slightly, but </w:delText>
          </w:r>
        </w:del>
      </w:ins>
      <w:ins w:id="426" w:author="Elliot Martin" w:date="2022-01-09T15:49:00Z">
        <w:del w:id="427" w:author="Rangan, Prashanth" w:date="2022-01-13T10:47:00Z">
          <w:r w:rsidR="009777A6" w:rsidRPr="002D3BD7" w:rsidDel="00A248BF">
            <w:rPr>
              <w:rFonts w:ascii="Arial" w:eastAsia="Arial" w:hAnsi="Arial" w:cs="Arial"/>
              <w:color w:val="000000" w:themeColor="text1"/>
            </w:rPr>
            <w:delText>significantly increases</w:delText>
          </w:r>
        </w:del>
      </w:ins>
      <w:ins w:id="428" w:author="Elliot Martin" w:date="2022-01-09T16:56:00Z">
        <w:del w:id="429" w:author="Rangan, Prashanth" w:date="2022-01-13T10:47:00Z">
          <w:r w:rsidR="002D3BD7" w:rsidRPr="002D3BD7" w:rsidDel="00A248BF">
            <w:rPr>
              <w:rFonts w:ascii="Arial" w:eastAsia="Arial" w:hAnsi="Arial" w:cs="Arial"/>
              <w:color w:val="000000" w:themeColor="text1"/>
              <w:rPrChange w:id="430"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431" w:author="Elliot Martin" w:date="2022-01-09T16:59:00Z">
              <w:rPr>
                <w:rFonts w:ascii="Arial" w:eastAsia="Arial" w:hAnsi="Arial" w:cs="Arial"/>
                <w:color w:val="000000" w:themeColor="text1"/>
                <w:highlight w:val="yellow"/>
              </w:rPr>
            </w:rPrChange>
          </w:rPr>
          <w:t xml:space="preserve">in </w:t>
        </w:r>
      </w:ins>
      <w:ins w:id="432" w:author="Elliot Martin" w:date="2022-01-09T16:57:00Z">
        <w:r w:rsidR="002D3BD7" w:rsidRPr="002D3BD7">
          <w:rPr>
            <w:rFonts w:ascii="Arial" w:eastAsia="Arial" w:hAnsi="Arial" w:cs="Arial"/>
            <w:color w:val="000000" w:themeColor="text1"/>
            <w:rPrChange w:id="433" w:author="Elliot Martin" w:date="2022-01-09T16:59:00Z">
              <w:rPr>
                <w:rFonts w:ascii="Arial" w:eastAsia="Arial" w:hAnsi="Arial" w:cs="Arial"/>
                <w:color w:val="000000" w:themeColor="text1"/>
                <w:highlight w:val="yellow"/>
              </w:rPr>
            </w:rPrChange>
          </w:rPr>
          <w:t xml:space="preserve">clusters </w:t>
        </w:r>
      </w:ins>
      <w:ins w:id="434" w:author="Elliot Martin" w:date="2022-01-09T16:56:00Z">
        <w:r w:rsidR="002D3BD7" w:rsidRPr="002D3BD7">
          <w:rPr>
            <w:rFonts w:ascii="Arial" w:eastAsia="Arial" w:hAnsi="Arial" w:cs="Arial"/>
            <w:color w:val="000000" w:themeColor="text1"/>
            <w:rPrChange w:id="435" w:author="Elliot Martin" w:date="2022-01-09T16:59:00Z">
              <w:rPr>
                <w:rFonts w:ascii="Arial" w:eastAsia="Arial" w:hAnsi="Arial" w:cs="Arial"/>
                <w:color w:val="000000" w:themeColor="text1"/>
                <w:highlight w:val="yellow"/>
              </w:rPr>
            </w:rPrChange>
          </w:rPr>
          <w:t>4</w:t>
        </w:r>
      </w:ins>
      <w:ins w:id="436" w:author="Elliot Martin" w:date="2022-01-09T16:57:00Z">
        <w:r w:rsidR="002D3BD7" w:rsidRPr="002D3BD7">
          <w:rPr>
            <w:rFonts w:ascii="Arial" w:eastAsia="Arial" w:hAnsi="Arial" w:cs="Arial"/>
            <w:color w:val="000000" w:themeColor="text1"/>
            <w:rPrChange w:id="437" w:author="Elliot Martin" w:date="2022-01-09T16:59:00Z">
              <w:rPr>
                <w:rFonts w:ascii="Arial" w:eastAsia="Arial" w:hAnsi="Arial" w:cs="Arial"/>
                <w:color w:val="000000" w:themeColor="text1"/>
                <w:highlight w:val="yellow"/>
              </w:rPr>
            </w:rPrChange>
          </w:rPr>
          <w:t>CC</w:t>
        </w:r>
      </w:ins>
      <w:ins w:id="438" w:author="Elliot Martin" w:date="2022-01-09T16:56:00Z">
        <w:r w:rsidR="002D3BD7" w:rsidRPr="002D3BD7">
          <w:rPr>
            <w:rFonts w:ascii="Arial" w:eastAsia="Arial" w:hAnsi="Arial" w:cs="Arial"/>
            <w:color w:val="000000" w:themeColor="text1"/>
            <w:rPrChange w:id="439" w:author="Elliot Martin" w:date="2022-01-09T16:59:00Z">
              <w:rPr>
                <w:rFonts w:ascii="Arial" w:eastAsia="Arial" w:hAnsi="Arial" w:cs="Arial"/>
                <w:color w:val="000000" w:themeColor="text1"/>
                <w:highlight w:val="yellow"/>
              </w:rPr>
            </w:rPrChange>
          </w:rPr>
          <w:t>, 8</w:t>
        </w:r>
      </w:ins>
      <w:ins w:id="440" w:author="Elliot Martin" w:date="2022-01-09T16:57:00Z">
        <w:r w:rsidR="002D3BD7" w:rsidRPr="002D3BD7">
          <w:rPr>
            <w:rFonts w:ascii="Arial" w:eastAsia="Arial" w:hAnsi="Arial" w:cs="Arial"/>
            <w:color w:val="000000" w:themeColor="text1"/>
            <w:rPrChange w:id="441" w:author="Elliot Martin" w:date="2022-01-09T16:59:00Z">
              <w:rPr>
                <w:rFonts w:ascii="Arial" w:eastAsia="Arial" w:hAnsi="Arial" w:cs="Arial"/>
                <w:color w:val="000000" w:themeColor="text1"/>
                <w:highlight w:val="yellow"/>
              </w:rPr>
            </w:rPrChange>
          </w:rPr>
          <w:t>CC</w:t>
        </w:r>
      </w:ins>
      <w:ins w:id="442" w:author="Elliot Martin" w:date="2022-01-09T16:56:00Z">
        <w:r w:rsidR="002D3BD7" w:rsidRPr="002D3BD7">
          <w:rPr>
            <w:rFonts w:ascii="Arial" w:eastAsia="Arial" w:hAnsi="Arial" w:cs="Arial"/>
            <w:color w:val="000000" w:themeColor="text1"/>
            <w:rPrChange w:id="443" w:author="Elliot Martin" w:date="2022-01-09T16:59:00Z">
              <w:rPr>
                <w:rFonts w:ascii="Arial" w:eastAsia="Arial" w:hAnsi="Arial" w:cs="Arial"/>
                <w:color w:val="000000" w:themeColor="text1"/>
                <w:highlight w:val="yellow"/>
              </w:rPr>
            </w:rPrChange>
          </w:rPr>
          <w:t>, 1</w:t>
        </w:r>
      </w:ins>
      <w:ins w:id="444" w:author="Elliot Martin" w:date="2022-01-09T16:57:00Z">
        <w:r w:rsidR="002D3BD7" w:rsidRPr="002D3BD7">
          <w:rPr>
            <w:rFonts w:ascii="Arial" w:eastAsia="Arial" w:hAnsi="Arial" w:cs="Arial"/>
            <w:color w:val="000000" w:themeColor="text1"/>
            <w:rPrChange w:id="445" w:author="Elliot Martin" w:date="2022-01-09T16:59:00Z">
              <w:rPr>
                <w:rFonts w:ascii="Arial" w:eastAsia="Arial" w:hAnsi="Arial" w:cs="Arial"/>
                <w:color w:val="000000" w:themeColor="text1"/>
                <w:highlight w:val="yellow"/>
              </w:rPr>
            </w:rPrChange>
          </w:rPr>
          <w:t xml:space="preserve">6CC 2a I, 16CC 2a </w:t>
        </w:r>
      </w:ins>
      <w:ins w:id="446" w:author="Elliot Martin" w:date="2022-01-09T16:58:00Z">
        <w:r w:rsidR="002D3BD7" w:rsidRPr="002D3BD7">
          <w:rPr>
            <w:rFonts w:ascii="Arial" w:eastAsia="Arial" w:hAnsi="Arial" w:cs="Arial"/>
            <w:color w:val="000000" w:themeColor="text1"/>
            <w:rPrChange w:id="447" w:author="Elliot Martin" w:date="2022-01-09T16:59:00Z">
              <w:rPr>
                <w:rFonts w:ascii="Arial" w:eastAsia="Arial" w:hAnsi="Arial" w:cs="Arial"/>
                <w:color w:val="000000" w:themeColor="text1"/>
                <w:highlight w:val="yellow"/>
              </w:rPr>
            </w:rPrChange>
          </w:rPr>
          <w:t>2, and 16CC 2ab,</w:t>
        </w:r>
      </w:ins>
      <w:ins w:id="448" w:author="Elliot Martin" w:date="2022-01-09T15:49:00Z">
        <w:r w:rsidR="009777A6" w:rsidRPr="002D3BD7">
          <w:rPr>
            <w:rFonts w:ascii="Arial" w:eastAsia="Arial" w:hAnsi="Arial" w:cs="Arial"/>
            <w:color w:val="000000" w:themeColor="text1"/>
          </w:rPr>
          <w:t xml:space="preserve"> but the median increas</w:t>
        </w:r>
      </w:ins>
      <w:ins w:id="449" w:author="Elliot Martin" w:date="2022-01-09T16:58:00Z">
        <w:r w:rsidR="002D3BD7" w:rsidRPr="002D3BD7">
          <w:rPr>
            <w:rFonts w:ascii="Arial" w:eastAsia="Arial" w:hAnsi="Arial" w:cs="Arial"/>
            <w:color w:val="000000" w:themeColor="text1"/>
            <w:rPrChange w:id="450" w:author="Elliot Martin" w:date="2022-01-09T16:59:00Z">
              <w:rPr>
                <w:rFonts w:ascii="Arial" w:eastAsia="Arial" w:hAnsi="Arial" w:cs="Arial"/>
                <w:color w:val="000000" w:themeColor="text1"/>
                <w:highlight w:val="yellow"/>
              </w:rPr>
            </w:rPrChange>
          </w:rPr>
          <w:t>e in expression</w:t>
        </w:r>
      </w:ins>
      <w:ins w:id="451" w:author="Elliot Martin" w:date="2022-01-09T15:49:00Z">
        <w:r w:rsidR="009777A6" w:rsidRPr="002D3BD7">
          <w:rPr>
            <w:rFonts w:ascii="Arial" w:eastAsia="Arial" w:hAnsi="Arial" w:cs="Arial"/>
            <w:color w:val="000000" w:themeColor="text1"/>
          </w:rPr>
          <w:t xml:space="preserve"> is</w:t>
        </w:r>
      </w:ins>
      <w:ins w:id="452" w:author="Elliot Martin" w:date="2022-01-09T16:58:00Z">
        <w:r w:rsidR="002D3BD7" w:rsidRPr="002D3BD7">
          <w:rPr>
            <w:rFonts w:ascii="Arial" w:eastAsia="Arial" w:hAnsi="Arial" w:cs="Arial"/>
            <w:color w:val="000000" w:themeColor="text1"/>
            <w:rPrChange w:id="453" w:author="Elliot Martin" w:date="2022-01-09T16:59:00Z">
              <w:rPr>
                <w:rFonts w:ascii="Arial" w:eastAsia="Arial" w:hAnsi="Arial" w:cs="Arial"/>
                <w:color w:val="000000" w:themeColor="text1"/>
                <w:highlight w:val="yellow"/>
              </w:rPr>
            </w:rPrChange>
          </w:rPr>
          <w:t xml:space="preserve"> at m</w:t>
        </w:r>
      </w:ins>
      <w:ins w:id="454" w:author="Elliot Martin" w:date="2022-01-09T16:59:00Z">
        <w:r w:rsidR="002D3BD7" w:rsidRPr="002D3BD7">
          <w:rPr>
            <w:rFonts w:ascii="Arial" w:eastAsia="Arial" w:hAnsi="Arial" w:cs="Arial"/>
            <w:color w:val="000000" w:themeColor="text1"/>
            <w:rPrChange w:id="455" w:author="Elliot Martin" w:date="2022-01-09T16:59:00Z">
              <w:rPr>
                <w:rFonts w:ascii="Arial" w:eastAsia="Arial" w:hAnsi="Arial" w:cs="Arial"/>
                <w:color w:val="000000" w:themeColor="text1"/>
                <w:highlight w:val="yellow"/>
              </w:rPr>
            </w:rPrChange>
          </w:rPr>
          <w:t xml:space="preserve">ost </w:t>
        </w:r>
        <w:proofErr w:type="gramStart"/>
        <w:r w:rsidR="002D3BD7" w:rsidRPr="002D3BD7">
          <w:rPr>
            <w:rFonts w:ascii="Arial" w:eastAsia="Arial" w:hAnsi="Arial" w:cs="Arial"/>
            <w:color w:val="000000" w:themeColor="text1"/>
            <w:rPrChange w:id="456" w:author="Elliot Martin" w:date="2022-01-09T16:59:00Z">
              <w:rPr>
                <w:rFonts w:ascii="Arial" w:eastAsia="Arial" w:hAnsi="Arial" w:cs="Arial"/>
                <w:color w:val="000000" w:themeColor="text1"/>
                <w:highlight w:val="yellow"/>
              </w:rPr>
            </w:rPrChange>
          </w:rPr>
          <w:t>0.124 fold</w:t>
        </w:r>
        <w:proofErr w:type="gramEnd"/>
        <w:r w:rsidR="002D3BD7" w:rsidRPr="002D3BD7">
          <w:rPr>
            <w:rFonts w:ascii="Arial" w:eastAsia="Arial" w:hAnsi="Arial" w:cs="Arial"/>
            <w:color w:val="000000" w:themeColor="text1"/>
            <w:rPrChange w:id="457" w:author="Elliot Martin" w:date="2022-01-09T16:59:00Z">
              <w:rPr>
                <w:rFonts w:ascii="Arial" w:eastAsia="Arial" w:hAnsi="Arial" w:cs="Arial"/>
                <w:color w:val="000000" w:themeColor="text1"/>
                <w:highlight w:val="yellow"/>
              </w:rPr>
            </w:rPrChange>
          </w:rPr>
          <w:t xml:space="preserve"> in cluster 16CC 2a </w:t>
        </w:r>
      </w:ins>
      <w:commentRangeEnd w:id="418"/>
      <w:r w:rsidR="00917668">
        <w:rPr>
          <w:rStyle w:val="CommentReference"/>
        </w:rPr>
        <w:commentReference w:id="418"/>
      </w:r>
      <w:ins w:id="458" w:author="Elliot Martin" w:date="2022-01-09T16:59:00Z">
        <w:r w:rsidR="002D3BD7" w:rsidRPr="002D3BD7">
          <w:rPr>
            <w:rFonts w:ascii="Arial" w:eastAsia="Arial" w:hAnsi="Arial" w:cs="Arial"/>
            <w:color w:val="000000" w:themeColor="text1"/>
            <w:rPrChange w:id="459" w:author="Elliot Martin" w:date="2022-01-09T16:59:00Z">
              <w:rPr>
                <w:rFonts w:ascii="Arial" w:eastAsia="Arial" w:hAnsi="Arial" w:cs="Arial"/>
                <w:color w:val="000000" w:themeColor="text1"/>
                <w:highlight w:val="yellow"/>
              </w:rPr>
            </w:rPrChange>
          </w:rPr>
          <w:t>I</w:t>
        </w:r>
      </w:ins>
      <w:ins w:id="460" w:author="Elliot Martin" w:date="2022-01-09T15:49:00Z">
        <w:r w:rsidR="009777A6" w:rsidRPr="002D3BD7">
          <w:rPr>
            <w:rFonts w:ascii="Arial" w:eastAsia="Arial" w:hAnsi="Arial" w:cs="Arial"/>
            <w:color w:val="000000" w:themeColor="text1"/>
          </w:rPr>
          <w:t xml:space="preserve">. </w:t>
        </w:r>
      </w:ins>
      <w:ins w:id="461" w:author="Elliot Martin" w:date="2022-01-09T16:59:00Z">
        <w:r w:rsidR="002D3BD7">
          <w:rPr>
            <w:rFonts w:ascii="Arial" w:eastAsia="Arial" w:hAnsi="Arial" w:cs="Arial"/>
            <w:color w:val="000000" w:themeColor="text1"/>
          </w:rPr>
          <w:t xml:space="preserve">This suggests that </w:t>
        </w:r>
      </w:ins>
      <w:ins w:id="462" w:author="Elliot Martin" w:date="2022-01-09T17:00:00Z">
        <w:r w:rsidR="002D3BD7">
          <w:rPr>
            <w:rFonts w:ascii="Arial" w:eastAsia="Arial" w:hAnsi="Arial" w:cs="Arial"/>
            <w:color w:val="000000" w:themeColor="text1"/>
          </w:rPr>
          <w:t xml:space="preserve">some genes in the meiosis I </w:t>
        </w:r>
      </w:ins>
      <w:ins w:id="463" w:author="Elliot Martin" w:date="2022-01-09T17:01:00Z">
        <w:r w:rsidR="002D3BD7">
          <w:rPr>
            <w:rFonts w:ascii="Arial" w:eastAsia="Arial" w:hAnsi="Arial" w:cs="Arial"/>
            <w:color w:val="000000" w:themeColor="text1"/>
          </w:rPr>
          <w:t>GO-term</w:t>
        </w:r>
      </w:ins>
      <w:ins w:id="464" w:author="Elliot Martin" w:date="2022-01-09T17:00:00Z">
        <w:r w:rsidR="002D3BD7">
          <w:rPr>
            <w:rFonts w:ascii="Arial" w:eastAsia="Arial" w:hAnsi="Arial" w:cs="Arial"/>
            <w:color w:val="000000" w:themeColor="text1"/>
          </w:rPr>
          <w:t xml:space="preserve"> </w:t>
        </w:r>
      </w:ins>
      <w:ins w:id="465" w:author="Elliot Martin" w:date="2022-01-09T17:01:00Z">
        <w:r w:rsidR="002D3BD7">
          <w:rPr>
            <w:rFonts w:ascii="Arial" w:eastAsia="Arial" w:hAnsi="Arial" w:cs="Arial"/>
            <w:color w:val="000000" w:themeColor="text1"/>
          </w:rPr>
          <w:t>may be</w:t>
        </w:r>
      </w:ins>
      <w:ins w:id="466" w:author="Elliot Martin" w:date="2022-01-09T17:00:00Z">
        <w:r w:rsidR="002D3BD7">
          <w:rPr>
            <w:rFonts w:ascii="Arial" w:eastAsia="Arial" w:hAnsi="Arial" w:cs="Arial"/>
            <w:color w:val="000000" w:themeColor="text1"/>
          </w:rPr>
          <w:t xml:space="preserve"> regulated at the mRNA </w:t>
        </w:r>
      </w:ins>
      <w:ins w:id="467" w:author="Elliot Martin" w:date="2022-01-09T17:01:00Z">
        <w:r w:rsidR="002D3BD7">
          <w:rPr>
            <w:rFonts w:ascii="Arial" w:eastAsia="Arial" w:hAnsi="Arial" w:cs="Arial"/>
            <w:color w:val="000000" w:themeColor="text1"/>
          </w:rPr>
          <w:t xml:space="preserve">level, but as a group this regulation is modest. </w:t>
        </w:r>
      </w:ins>
      <w:ins w:id="468" w:author="Rangan, Prashanth" w:date="2022-01-13T10:47:00Z">
        <w:r w:rsidR="00A248BF" w:rsidRPr="00A248BF">
          <w:rPr>
            <w:rFonts w:ascii="Arial" w:eastAsia="Arial" w:hAnsi="Arial" w:cs="Arial"/>
            <w:color w:val="000000" w:themeColor="text1"/>
            <w:highlight w:val="yellow"/>
            <w:rPrChange w:id="469" w:author="Rangan, Prashanth" w:date="2022-01-13T10:47:00Z">
              <w:rPr>
                <w:rFonts w:ascii="Arial" w:eastAsia="Arial" w:hAnsi="Arial" w:cs="Arial"/>
                <w:color w:val="000000" w:themeColor="text1"/>
              </w:rPr>
            </w:rPrChange>
          </w:rPr>
          <w:t>(</w:t>
        </w:r>
        <w:proofErr w:type="gramStart"/>
        <w:r w:rsidR="00A248BF" w:rsidRPr="00A248BF">
          <w:rPr>
            <w:rFonts w:ascii="Arial" w:eastAsia="Arial" w:hAnsi="Arial" w:cs="Arial"/>
            <w:color w:val="000000" w:themeColor="text1"/>
            <w:highlight w:val="yellow"/>
            <w:rPrChange w:id="470" w:author="Rangan, Prashanth" w:date="2022-01-13T10:47:00Z">
              <w:rPr>
                <w:rFonts w:ascii="Arial" w:eastAsia="Arial" w:hAnsi="Arial" w:cs="Arial"/>
                <w:color w:val="000000" w:themeColor="text1"/>
              </w:rPr>
            </w:rPrChange>
          </w:rPr>
          <w:t>are</w:t>
        </w:r>
        <w:proofErr w:type="gramEnd"/>
        <w:r w:rsidR="00A248BF" w:rsidRPr="00A248BF">
          <w:rPr>
            <w:rFonts w:ascii="Arial" w:eastAsia="Arial" w:hAnsi="Arial" w:cs="Arial"/>
            <w:color w:val="000000" w:themeColor="text1"/>
            <w:highlight w:val="yellow"/>
            <w:rPrChange w:id="471" w:author="Rangan, Prashanth" w:date="2022-01-13T10:47:00Z">
              <w:rPr>
                <w:rFonts w:ascii="Arial" w:eastAsia="Arial" w:hAnsi="Arial" w:cs="Arial"/>
                <w:color w:val="000000" w:themeColor="text1"/>
              </w:rPr>
            </w:rPrChange>
          </w:rPr>
          <w:t xml:space="preserve"> they made in GSCs? If </w:t>
        </w:r>
        <w:proofErr w:type="gramStart"/>
        <w:r w:rsidR="00A248BF" w:rsidRPr="00A248BF">
          <w:rPr>
            <w:rFonts w:ascii="Arial" w:eastAsia="Arial" w:hAnsi="Arial" w:cs="Arial"/>
            <w:color w:val="000000" w:themeColor="text1"/>
            <w:highlight w:val="yellow"/>
            <w:rPrChange w:id="472" w:author="Rangan, Prashanth" w:date="2022-01-13T10:47:00Z">
              <w:rPr>
                <w:rFonts w:ascii="Arial" w:eastAsia="Arial" w:hAnsi="Arial" w:cs="Arial"/>
                <w:color w:val="000000" w:themeColor="text1"/>
              </w:rPr>
            </w:rPrChange>
          </w:rPr>
          <w:t>so</w:t>
        </w:r>
        <w:proofErr w:type="gramEnd"/>
        <w:r w:rsidR="00A248BF" w:rsidRPr="00A248BF">
          <w:rPr>
            <w:rFonts w:ascii="Arial" w:eastAsia="Arial" w:hAnsi="Arial" w:cs="Arial"/>
            <w:color w:val="000000" w:themeColor="text1"/>
            <w:highlight w:val="yellow"/>
            <w:rPrChange w:id="473" w:author="Rangan, Prashanth" w:date="2022-01-13T10:47:00Z">
              <w:rPr>
                <w:rFonts w:ascii="Arial" w:eastAsia="Arial" w:hAnsi="Arial" w:cs="Arial"/>
                <w:color w:val="000000" w:themeColor="text1"/>
              </w:rPr>
            </w:rPrChange>
          </w:rPr>
          <w:t xml:space="preserve"> you should say that)</w:t>
        </w:r>
      </w:ins>
    </w:p>
    <w:p w14:paraId="101B6CBC" w14:textId="77777777" w:rsidR="006E7292" w:rsidRDefault="006E7292">
      <w:pPr>
        <w:spacing w:after="0" w:line="360" w:lineRule="auto"/>
        <w:jc w:val="both"/>
        <w:rPr>
          <w:ins w:id="474" w:author="Rangan, Prashanth" w:date="2022-01-12T20:56:00Z"/>
          <w:rFonts w:ascii="Arial" w:eastAsia="Arial" w:hAnsi="Arial" w:cs="Arial"/>
          <w:color w:val="000000" w:themeColor="text1"/>
        </w:rPr>
      </w:pPr>
    </w:p>
    <w:p w14:paraId="55F2DAFE" w14:textId="6F6E7F68"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475" w:author="Elliot Martin" w:date="2022-01-09T15:48:00Z">
        <w:r w:rsidDel="009777A6">
          <w:rPr>
            <w:rFonts w:ascii="Arial" w:eastAsia="Arial" w:hAnsi="Arial" w:cs="Arial"/>
            <w:color w:val="000000" w:themeColor="text1"/>
          </w:rPr>
          <w:delText>finding</w:delText>
        </w:r>
      </w:del>
      <w:ins w:id="476" w:author="Elliot Martin" w:date="2022-01-09T15:48:00Z">
        <w:r w:rsidR="009777A6">
          <w:rPr>
            <w:rFonts w:ascii="Arial" w:eastAsia="Arial" w:hAnsi="Arial" w:cs="Arial"/>
            <w:color w:val="000000" w:themeColor="text1"/>
          </w:rPr>
          <w:t>finding</w:t>
        </w:r>
      </w:ins>
      <w:commentRangeEnd w:id="414"/>
      <w:r w:rsidR="00917668">
        <w:rPr>
          <w:rStyle w:val="CommentReference"/>
        </w:rPr>
        <w:commentReference w:id="414"/>
      </w:r>
      <w:ins w:id="477"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sidRPr="00DE6C44">
        <w:rPr>
          <w:rFonts w:ascii="Arial" w:eastAsia="Arial" w:hAnsi="Arial" w:cs="Arial"/>
          <w:i/>
          <w:iCs/>
          <w:color w:val="000000" w:themeColor="text1"/>
          <w:rPrChange w:id="478" w:author="Rangan, Prashanth" w:date="2022-01-13T10:48:00Z">
            <w:rPr>
              <w:rFonts w:ascii="Arial" w:eastAsia="Arial" w:hAnsi="Arial" w:cs="Arial"/>
              <w:color w:val="000000" w:themeColor="text1"/>
            </w:rPr>
          </w:rPrChange>
        </w:rPr>
        <w:t>ord</w:t>
      </w:r>
      <w:proofErr w:type="spellEnd"/>
      <w:r w:rsidR="6C2CED5A" w:rsidRPr="1F52CE81">
        <w:rPr>
          <w:rFonts w:ascii="Arial" w:eastAsia="Arial" w:hAnsi="Arial" w:cs="Arial"/>
          <w:color w:val="000000" w:themeColor="text1"/>
        </w:rPr>
        <w:t xml:space="preserve"> </w:t>
      </w:r>
      <w:del w:id="479"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480" w:author="Elliot Martin" w:date="2022-01-09T11:23:00Z">
        <w:r w:rsidDel="00644B2B">
          <w:rPr>
            <w:rFonts w:ascii="Arial" w:eastAsia="Arial" w:hAnsi="Arial" w:cs="Arial"/>
            <w:color w:val="000000" w:themeColor="text1"/>
          </w:rPr>
          <w:delText>they are</w:delText>
        </w:r>
      </w:del>
      <w:ins w:id="481"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482"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483"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484"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485" w:author="Elliot Martin" w:date="2022-01-09T11:23:00Z">
        <w:r w:rsidR="00644B2B">
          <w:rPr>
            <w:rFonts w:ascii="Arial" w:eastAsia="Arial" w:hAnsi="Arial" w:cs="Arial"/>
            <w:color w:val="000000" w:themeColor="text1"/>
          </w:rPr>
          <w:t xml:space="preserve">has </w:t>
        </w:r>
      </w:ins>
      <w:commentRangeStart w:id="486"/>
      <w:r w:rsidR="00A9108B">
        <w:rPr>
          <w:rFonts w:ascii="Arial" w:eastAsia="Arial" w:hAnsi="Arial" w:cs="Arial"/>
          <w:color w:val="000000" w:themeColor="text1"/>
        </w:rPr>
        <w:t xml:space="preserve">previously been reported to </w:t>
      </w:r>
      <w:del w:id="487" w:author="Elliot Martin" w:date="2022-01-01T21:16:00Z">
        <w:r w:rsidR="00A9108B" w:rsidDel="00F10031">
          <w:rPr>
            <w:rFonts w:ascii="Arial" w:eastAsia="Arial" w:hAnsi="Arial" w:cs="Arial"/>
            <w:color w:val="000000" w:themeColor="text1"/>
          </w:rPr>
          <w:delText>be expressed</w:delText>
        </w:r>
      </w:del>
      <w:ins w:id="488"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486"/>
      <w:r w:rsidR="00F10031">
        <w:rPr>
          <w:rStyle w:val="CommentReference"/>
        </w:rPr>
        <w:commentReference w:id="486"/>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489"/>
      <w:commentRangeEnd w:id="489"/>
      <w:r w:rsidR="00AA20CC">
        <w:rPr>
          <w:rStyle w:val="CommentReference"/>
        </w:rPr>
        <w:commentReference w:id="489"/>
      </w:r>
      <w:r w:rsidR="008B0662">
        <w:rPr>
          <w:rFonts w:ascii="Arial" w:eastAsia="Arial" w:hAnsi="Arial" w:cs="Arial"/>
          <w:color w:val="000000" w:themeColor="text1"/>
        </w:rPr>
        <w:t xml:space="preserve"> </w:t>
      </w:r>
      <w:del w:id="490"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491" w:author="Rangan, Prashanth" w:date="2022-01-13T10:48:00Z">
            <w:rPr>
              <w:rFonts w:ascii="Arial" w:eastAsia="Arial" w:hAnsi="Arial" w:cs="Arial"/>
              <w:color w:val="000000" w:themeColor="text1"/>
            </w:rPr>
          </w:rPrChange>
        </w:rPr>
        <w:t xml:space="preserve">Fig </w:t>
      </w:r>
      <w:r w:rsidRPr="00DE6C44">
        <w:rPr>
          <w:rFonts w:ascii="Arial" w:eastAsia="Arial" w:hAnsi="Arial" w:cs="Arial"/>
          <w:b/>
          <w:bCs/>
          <w:color w:val="000000" w:themeColor="text1"/>
          <w:rPrChange w:id="492"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493"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494"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495" w:author="Elliot Martin" w:date="2022-01-09T15:46:00Z">
            <w:rPr>
              <w:rFonts w:ascii="Arial" w:eastAsia="Arial" w:hAnsi="Arial" w:cs="Arial"/>
              <w:color w:val="000000" w:themeColor="text1"/>
              <w:highlight w:val="red"/>
            </w:rPr>
          </w:rPrChange>
        </w:rPr>
        <w:t xml:space="preserve"> (</w:t>
      </w:r>
      <w:r w:rsidR="7BF69668" w:rsidRPr="00DE6C44">
        <w:rPr>
          <w:rFonts w:ascii="Arial" w:eastAsia="Arial" w:hAnsi="Arial" w:cs="Arial"/>
          <w:b/>
          <w:bCs/>
          <w:color w:val="000000" w:themeColor="text1"/>
          <w:rPrChange w:id="496" w:author="Rangan, Prashanth" w:date="2022-01-13T10:48:00Z">
            <w:rPr>
              <w:rFonts w:ascii="Arial" w:eastAsia="Arial" w:hAnsi="Arial" w:cs="Arial"/>
              <w:color w:val="000000" w:themeColor="text1"/>
              <w:highlight w:val="red"/>
            </w:rPr>
          </w:rPrChange>
        </w:rPr>
        <w:t xml:space="preserve">Fig </w:t>
      </w:r>
      <w:ins w:id="497" w:author="Elliot Martin" w:date="2022-01-09T15:46:00Z">
        <w:r w:rsidR="007819FC" w:rsidRPr="00DE6C44">
          <w:rPr>
            <w:rFonts w:ascii="Arial" w:eastAsia="Arial" w:hAnsi="Arial" w:cs="Arial"/>
            <w:b/>
            <w:bCs/>
            <w:color w:val="000000" w:themeColor="text1"/>
            <w:rPrChange w:id="498" w:author="Rangan, Prashanth" w:date="2022-01-13T10:48:00Z">
              <w:rPr>
                <w:rFonts w:ascii="Arial" w:eastAsia="Arial" w:hAnsi="Arial" w:cs="Arial"/>
                <w:color w:val="000000" w:themeColor="text1"/>
              </w:rPr>
            </w:rPrChange>
          </w:rPr>
          <w:t>S4</w:t>
        </w:r>
      </w:ins>
      <w:ins w:id="499" w:author="Elliot Martin" w:date="2022-01-09T11:24:00Z">
        <w:r w:rsidR="00644B2B" w:rsidRPr="00DE6C44">
          <w:rPr>
            <w:rFonts w:ascii="Arial" w:eastAsia="Arial" w:hAnsi="Arial" w:cs="Arial"/>
            <w:b/>
            <w:bCs/>
            <w:color w:val="000000" w:themeColor="text1"/>
            <w:rPrChange w:id="500" w:author="Rangan, Prashanth" w:date="2022-01-13T10:48:00Z">
              <w:rPr>
                <w:rFonts w:ascii="Arial" w:eastAsia="Arial" w:hAnsi="Arial" w:cs="Arial"/>
                <w:color w:val="000000" w:themeColor="text1"/>
                <w:highlight w:val="red"/>
              </w:rPr>
            </w:rPrChange>
          </w:rPr>
          <w:t>C</w:t>
        </w:r>
      </w:ins>
      <w:del w:id="501" w:author="Elliot Martin" w:date="2022-01-09T11:23:00Z">
        <w:r w:rsidR="008B0662" w:rsidRPr="007819FC" w:rsidDel="00644B2B">
          <w:rPr>
            <w:rFonts w:ascii="Arial" w:eastAsia="Arial" w:hAnsi="Arial" w:cs="Arial"/>
            <w:color w:val="000000" w:themeColor="text1"/>
            <w:rPrChange w:id="502"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03" w:author="Elliot Martin" w:date="2022-01-09T15:46:00Z">
            <w:rPr>
              <w:rFonts w:ascii="Arial" w:eastAsia="Arial" w:hAnsi="Arial" w:cs="Arial"/>
              <w:color w:val="000000" w:themeColor="text1"/>
              <w:highlight w:val="red"/>
            </w:rPr>
          </w:rPrChange>
        </w:rPr>
        <w:t>)</w:t>
      </w:r>
      <w:ins w:id="504"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505" w:author="Elliot Martin" w:date="2022-01-01T21:17:00Z">
        <w:r w:rsidR="00F10031">
          <w:rPr>
            <w:rFonts w:ascii="Arial" w:eastAsia="Arial" w:hAnsi="Arial" w:cs="Arial"/>
            <w:color w:val="000000" w:themeColor="text1"/>
          </w:rPr>
          <w:t>that chromosome pairing initiates prior to meiotic entry</w:t>
        </w:r>
      </w:ins>
      <w:ins w:id="506" w:author="Rangan, Prashanth" w:date="2022-01-13T10:48:00Z">
        <w:r w:rsidR="00DE6C44">
          <w:rPr>
            <w:rFonts w:ascii="Arial" w:eastAsia="Arial" w:hAnsi="Arial" w:cs="Arial"/>
            <w:color w:val="000000" w:themeColor="text1"/>
          </w:rPr>
          <w:t xml:space="preserve"> (</w:t>
        </w:r>
        <w:r w:rsidR="00DE6C44" w:rsidRPr="00DE6C44">
          <w:rPr>
            <w:rFonts w:ascii="Arial" w:eastAsia="Arial" w:hAnsi="Arial" w:cs="Arial"/>
            <w:b/>
            <w:bCs/>
            <w:color w:val="000000" w:themeColor="text1"/>
            <w:highlight w:val="yellow"/>
            <w:rPrChange w:id="507" w:author="Rangan, Prashanth" w:date="2022-01-13T10:48:00Z">
              <w:rPr>
                <w:rFonts w:ascii="Arial" w:eastAsia="Arial" w:hAnsi="Arial" w:cs="Arial"/>
                <w:color w:val="000000" w:themeColor="text1"/>
              </w:rPr>
            </w:rPrChange>
          </w:rPr>
          <w:t>ref</w:t>
        </w:r>
        <w:r w:rsidR="00DE6C44">
          <w:rPr>
            <w:rFonts w:ascii="Arial" w:eastAsia="Arial" w:hAnsi="Arial" w:cs="Arial"/>
            <w:color w:val="000000" w:themeColor="text1"/>
          </w:rPr>
          <w:t>)</w:t>
        </w:r>
      </w:ins>
      <w:r w:rsidR="744D168B" w:rsidRPr="1F52CE81">
        <w:rPr>
          <w:rFonts w:ascii="Arial" w:eastAsia="Arial" w:hAnsi="Arial" w:cs="Arial"/>
          <w:color w:val="000000" w:themeColor="text1"/>
        </w:rPr>
        <w:t xml:space="preserve">. However, </w:t>
      </w:r>
      <w:del w:id="508"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509"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510" w:author="Rangan, Prashanth" w:date="2022-01-13T10:49:00Z">
        <w:r w:rsidR="00DE6C44">
          <w:rPr>
            <w:rFonts w:ascii="Arial" w:eastAsia="Arial" w:hAnsi="Arial" w:cs="Arial"/>
            <w:color w:val="000000" w:themeColor="text1"/>
          </w:rPr>
          <w:t xml:space="preserve">increase </w:t>
        </w:r>
      </w:ins>
      <w:del w:id="511"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512"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513"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514" w:author="Rangan, Prashanth" w:date="2022-01-13T10:51:00Z">
        <w:r w:rsidR="00E17F93">
          <w:rPr>
            <w:rFonts w:ascii="Arial" w:eastAsia="Arial" w:hAnsi="Arial" w:cs="Arial"/>
            <w:color w:val="000000" w:themeColor="text1"/>
          </w:rPr>
          <w:t xml:space="preserve"> </w:t>
        </w:r>
        <w:proofErr w:type="spellStart"/>
        <w:r w:rsidR="00E17F93" w:rsidRPr="00E477D6">
          <w:rPr>
            <w:rFonts w:ascii="Arial" w:eastAsia="Arial" w:hAnsi="Arial" w:cs="Arial"/>
            <w:i/>
            <w:iCs/>
            <w:color w:val="000000" w:themeColor="text1"/>
          </w:rPr>
          <w:t>ord</w:t>
        </w:r>
        <w:proofErr w:type="spellEnd"/>
        <w:r w:rsidR="00E17F93" w:rsidRPr="00E477D6">
          <w:rPr>
            <w:rFonts w:ascii="Arial" w:eastAsia="Arial" w:hAnsi="Arial" w:cs="Arial"/>
            <w:i/>
            <w:iCs/>
            <w:color w:val="000000" w:themeColor="text1"/>
          </w:rPr>
          <w:t>::GFP</w:t>
        </w:r>
        <w:r w:rsidR="00E17F93">
          <w:rPr>
            <w:rFonts w:ascii="Arial" w:eastAsia="Arial" w:hAnsi="Arial" w:cs="Arial"/>
            <w:color w:val="000000" w:themeColor="text1"/>
          </w:rPr>
          <w:t xml:space="preserve"> mRNA</w:t>
        </w:r>
      </w:ins>
      <w:del w:id="515"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516"/>
      <w:r w:rsidR="00D96641">
        <w:rPr>
          <w:rFonts w:ascii="Arial" w:eastAsia="Arial" w:hAnsi="Arial" w:cs="Arial"/>
          <w:color w:val="000000" w:themeColor="text1"/>
        </w:rPr>
        <w:t>Ord is controlled post-transcriptionally, likely at the level of translation based on our polysome-seq data.</w:t>
      </w:r>
      <w:commentRangeEnd w:id="516"/>
      <w:ins w:id="517"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518" w:author="Elliot Martin" w:date="2022-01-09T15:49:00Z">
        <w:r w:rsidR="009777A6">
          <w:rPr>
            <w:rFonts w:ascii="Arial" w:eastAsia="Arial" w:hAnsi="Arial" w:cs="Arial"/>
            <w:color w:val="000000" w:themeColor="text1"/>
          </w:rPr>
          <w:t>o</w:t>
        </w:r>
      </w:ins>
      <w:proofErr w:type="spellEnd"/>
      <w:ins w:id="519" w:author="Elliot Martin" w:date="2022-01-09T11:25:00Z">
        <w:r w:rsidR="00644B2B">
          <w:rPr>
            <w:rFonts w:ascii="Arial" w:eastAsia="Arial" w:hAnsi="Arial" w:cs="Arial"/>
            <w:color w:val="000000" w:themeColor="text1"/>
          </w:rPr>
          <w:t>-site in exploring post</w:t>
        </w:r>
      </w:ins>
      <w:ins w:id="520"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516"/>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521"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 xml:space="preserve">double-strand break repair” as this process is known to </w:t>
      </w:r>
      <w:r w:rsidR="312BE2C6" w:rsidRPr="7B7008CA">
        <w:rPr>
          <w:rFonts w:ascii="Arial" w:eastAsia="Arial" w:hAnsi="Arial" w:cs="Arial"/>
          <w:color w:val="000000" w:themeColor="text1"/>
        </w:rPr>
        <w:lastRenderedPageBreak/>
        <w:t>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6E3A3EFB"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522" w:author="Rangan, Prashanth" w:date="2022-01-13T10:52:00Z">
        <w:r w:rsidR="00E17F93">
          <w:rPr>
            <w:rFonts w:ascii="Arial" w:eastAsia="Arial" w:hAnsi="Arial" w:cs="Arial"/>
            <w:color w:val="000000" w:themeColor="text1"/>
          </w:rPr>
          <w:t>W</w:t>
        </w:r>
      </w:ins>
      <w:del w:id="523" w:author="Rangan, Prashanth" w:date="2022-01-13T10:52:00Z">
        <w:r w:rsidR="3537B3EE" w:rsidRPr="7B7008CA" w:rsidDel="00E17F93">
          <w:rPr>
            <w:rFonts w:ascii="Arial" w:eastAsia="Arial" w:hAnsi="Arial" w:cs="Arial"/>
            <w:color w:val="000000" w:themeColor="text1"/>
          </w:rPr>
          <w:delText>w</w:delText>
        </w:r>
      </w:del>
      <w:ins w:id="524" w:author="Rangan, Prashanth" w:date="2022-01-13T10:52:00Z">
        <w:r w:rsidR="00E17F93">
          <w:rPr>
            <w:rFonts w:ascii="Arial" w:eastAsia="Arial" w:hAnsi="Arial" w:cs="Arial"/>
            <w:color w:val="000000" w:themeColor="text1"/>
          </w:rPr>
          <w:t>T</w:t>
        </w:r>
      </w:ins>
      <w:del w:id="525"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526" w:author="Rangan, Prashanth" w:date="2022-01-13T10:52:00Z">
            <w:rPr>
              <w:rFonts w:ascii="Arial" w:eastAsia="Arial" w:hAnsi="Arial" w:cs="Arial"/>
              <w:color w:val="000000" w:themeColor="text1"/>
            </w:rPr>
          </w:rPrChange>
        </w:rPr>
        <w:t>in</w:t>
      </w:r>
      <w:ins w:id="527" w:author="Rangan, Prashanth" w:date="2022-01-13T10:52:00Z">
        <w:r w:rsidR="00E17F93" w:rsidRPr="00E17F93">
          <w:rPr>
            <w:rFonts w:ascii="Arial" w:eastAsia="Arial" w:hAnsi="Arial" w:cs="Arial"/>
            <w:i/>
            <w:iCs/>
            <w:color w:val="000000" w:themeColor="text1"/>
            <w:rPrChange w:id="528" w:author="Rangan, Prashanth" w:date="2022-01-13T10:52:00Z">
              <w:rPr>
                <w:rFonts w:ascii="Arial" w:eastAsia="Arial" w:hAnsi="Arial" w:cs="Arial"/>
                <w:color w:val="000000" w:themeColor="text1"/>
              </w:rPr>
            </w:rPrChange>
          </w:rPr>
          <w:t xml:space="preserve"> </w:t>
        </w:r>
      </w:ins>
      <w:del w:id="529" w:author="Rangan, Prashanth" w:date="2022-01-13T10:52:00Z">
        <w:r w:rsidR="551A4B51" w:rsidRPr="00E17F93" w:rsidDel="00E17F93">
          <w:rPr>
            <w:rFonts w:ascii="Arial" w:eastAsia="Arial" w:hAnsi="Arial" w:cs="Arial"/>
            <w:i/>
            <w:iCs/>
            <w:color w:val="000000" w:themeColor="text1"/>
            <w:rPrChange w:id="530"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531"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532"/>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532"/>
      <w:r w:rsidR="00425BFB">
        <w:rPr>
          <w:rStyle w:val="CommentReference"/>
        </w:rPr>
        <w:commentReference w:id="532"/>
      </w:r>
      <w:ins w:id="533" w:author="Martin, Elliot T" w:date="2021-12-03T15:12:00Z">
        <w:r w:rsidR="005A7EC6">
          <w:rPr>
            <w:rFonts w:ascii="Arial" w:eastAsia="Arial" w:hAnsi="Arial" w:cs="Arial"/>
            <w:color w:val="000000" w:themeColor="text1"/>
          </w:rPr>
          <w:t xml:space="preserve"> That key processes related to meiosis and differentiation are </w:t>
        </w:r>
      </w:ins>
      <w:ins w:id="534" w:author="Martin, Elliot T" w:date="2021-12-03T15:13:00Z">
        <w:r w:rsidR="005A7EC6">
          <w:rPr>
            <w:rFonts w:ascii="Arial" w:eastAsia="Arial" w:hAnsi="Arial" w:cs="Arial"/>
            <w:color w:val="000000" w:themeColor="text1"/>
          </w:rPr>
          <w:t xml:space="preserve">controlled post-transcriptionally is consistent with the importance of </w:t>
        </w:r>
      </w:ins>
      <w:ins w:id="535" w:author="Martin, Elliot T" w:date="2021-12-03T15:14:00Z">
        <w:r w:rsidR="00361848">
          <w:rPr>
            <w:rFonts w:ascii="Arial" w:eastAsia="Arial" w:hAnsi="Arial" w:cs="Arial"/>
            <w:color w:val="000000" w:themeColor="text1"/>
          </w:rPr>
          <w:t>proteins that regulate translation such as Bam, Rbfox1, and Bruno1</w:t>
        </w:r>
      </w:ins>
      <w:ins w:id="536"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537"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538" w:author="Martin, Elliot T" w:date="2021-12-03T15:15:00Z">
        <w:r w:rsidR="00022F0F">
          <w:rPr>
            <w:rFonts w:ascii="Arial" w:eastAsia="Arial" w:hAnsi="Arial" w:cs="Arial"/>
            <w:color w:val="000000" w:themeColor="text1"/>
          </w:rPr>
          <w:t>se regulators remain an active area of study and we speculate that the post-</w:t>
        </w:r>
      </w:ins>
      <w:ins w:id="539" w:author="Martin, Elliot T" w:date="2021-12-03T15:16:00Z">
        <w:r w:rsidR="00022F0F">
          <w:rPr>
            <w:rFonts w:ascii="Arial" w:eastAsia="Arial" w:hAnsi="Arial" w:cs="Arial"/>
            <w:color w:val="000000" w:themeColor="text1"/>
          </w:rPr>
          <w:t xml:space="preserve">transcriptional </w:t>
        </w:r>
      </w:ins>
      <w:ins w:id="540" w:author="Martin, Elliot T" w:date="2021-12-03T15:15:00Z">
        <w:r w:rsidR="00022F0F">
          <w:rPr>
            <w:rFonts w:ascii="Arial" w:eastAsia="Arial" w:hAnsi="Arial" w:cs="Arial"/>
            <w:color w:val="000000" w:themeColor="text1"/>
          </w:rPr>
          <w:t xml:space="preserve">regulation that we observe may </w:t>
        </w:r>
      </w:ins>
      <w:ins w:id="541"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lastRenderedPageBreak/>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w:t>
      </w:r>
      <w:proofErr w:type="gramStart"/>
      <w:r w:rsidR="64D88C9D" w:rsidRPr="7B7008CA">
        <w:rPr>
          <w:rFonts w:ascii="Arial" w:eastAsia="Arial" w:hAnsi="Arial" w:cs="Arial"/>
          <w:color w:val="000000" w:themeColor="text1"/>
        </w:rPr>
        <w:t>lagged behind</w:t>
      </w:r>
      <w:proofErr w:type="gramEnd"/>
      <w:r w:rsidR="64D88C9D" w:rsidRPr="7B7008CA">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542"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543"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544"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545" w:author="Martin, Elliot T" w:date="2021-12-15T10:42:00Z">
        <w:r w:rsidR="005C6629">
          <w:rPr>
            <w:rFonts w:ascii="Arial" w:eastAsia="Arial" w:hAnsi="Arial" w:cs="Arial"/>
            <w:color w:val="000000" w:themeColor="text1"/>
          </w:rPr>
          <w:t xml:space="preserve">tional data such as Cut and Run for various chromatin marks, </w:t>
        </w:r>
      </w:ins>
      <w:ins w:id="546" w:author="Martin, Elliot T" w:date="2021-12-15T10:47:00Z">
        <w:r w:rsidR="002D2B1B">
          <w:rPr>
            <w:rFonts w:ascii="Arial" w:eastAsia="Arial" w:hAnsi="Arial" w:cs="Arial"/>
            <w:color w:val="000000" w:themeColor="text1"/>
          </w:rPr>
          <w:t xml:space="preserve">nascent mRNA transcription </w:t>
        </w:r>
        <w:r w:rsidR="002D2B1B" w:rsidRPr="00B34DDE">
          <w:rPr>
            <w:rFonts w:ascii="Arial" w:eastAsia="Arial" w:hAnsi="Arial" w:cs="Arial"/>
            <w:color w:val="000000" w:themeColor="text1"/>
            <w:highlight w:val="yellow"/>
            <w:rPrChange w:id="547" w:author="Rangan, Prashanth" w:date="2022-01-13T10:55:00Z">
              <w:rPr>
                <w:rFonts w:ascii="Arial" w:eastAsia="Arial" w:hAnsi="Arial" w:cs="Arial"/>
                <w:color w:val="000000" w:themeColor="text1"/>
              </w:rPr>
            </w:rPrChange>
          </w:rPr>
          <w:t>using TT-seq</w:t>
        </w:r>
        <w:r w:rsidR="002D2B1B">
          <w:rPr>
            <w:rFonts w:ascii="Arial" w:eastAsia="Arial" w:hAnsi="Arial" w:cs="Arial"/>
            <w:color w:val="000000" w:themeColor="text1"/>
          </w:rPr>
          <w:t xml:space="preserve"> or similar techniques, or </w:t>
        </w:r>
      </w:ins>
      <w:ins w:id="548" w:author="Martin, Elliot T" w:date="2021-12-15T10:42:00Z">
        <w:r w:rsidR="005C6629">
          <w:rPr>
            <w:rFonts w:ascii="Arial" w:eastAsia="Arial" w:hAnsi="Arial" w:cs="Arial"/>
            <w:color w:val="000000" w:themeColor="text1"/>
          </w:rPr>
          <w:t xml:space="preserve">protein levels </w:t>
        </w:r>
      </w:ins>
      <w:ins w:id="549" w:author="Martin, Elliot T" w:date="2021-12-15T10:43:00Z">
        <w:r w:rsidR="005C6629">
          <w:rPr>
            <w:rFonts w:ascii="Arial" w:eastAsia="Arial" w:hAnsi="Arial" w:cs="Arial"/>
            <w:color w:val="000000" w:themeColor="text1"/>
          </w:rPr>
          <w:t xml:space="preserve">from </w:t>
        </w:r>
      </w:ins>
      <w:ins w:id="550" w:author="Martin, Elliot T" w:date="2021-12-15T10:42:00Z">
        <w:r w:rsidR="005C6629">
          <w:rPr>
            <w:rFonts w:ascii="Arial" w:eastAsia="Arial" w:hAnsi="Arial" w:cs="Arial"/>
            <w:color w:val="000000" w:themeColor="text1"/>
          </w:rPr>
          <w:t>mass-spectro</w:t>
        </w:r>
      </w:ins>
      <w:ins w:id="551" w:author="Martin, Elliot T" w:date="2021-12-15T10:43:00Z">
        <w:r w:rsidR="005C6629">
          <w:rPr>
            <w:rFonts w:ascii="Arial" w:eastAsia="Arial" w:hAnsi="Arial" w:cs="Arial"/>
            <w:color w:val="000000" w:themeColor="text1"/>
          </w:rPr>
          <w:t>scopy</w:t>
        </w:r>
      </w:ins>
      <w:ins w:id="552"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553"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554" w:author="Martin, Elliot T" w:date="2021-12-01T10:15:00Z"/>
          <w:rFonts w:ascii="Arial" w:eastAsia="Arial" w:hAnsi="Arial" w:cs="Arial"/>
          <w:b/>
          <w:bCs/>
          <w:color w:val="000000" w:themeColor="text1"/>
        </w:rPr>
      </w:pPr>
      <w:ins w:id="555" w:author="Martin, Elliot T" w:date="2021-12-01T10:15:00Z">
        <w:r>
          <w:rPr>
            <w:rFonts w:ascii="Arial" w:eastAsia="Arial" w:hAnsi="Arial" w:cs="Arial"/>
            <w:b/>
            <w:bCs/>
            <w:color w:val="000000" w:themeColor="text1"/>
          </w:rPr>
          <w:t>Figure Legends:</w:t>
        </w:r>
      </w:ins>
    </w:p>
    <w:p w14:paraId="716A9321" w14:textId="2FB5603D" w:rsidR="004801A9" w:rsidRDefault="004801A9">
      <w:pPr>
        <w:spacing w:after="0" w:line="360" w:lineRule="auto"/>
        <w:jc w:val="both"/>
        <w:rPr>
          <w:ins w:id="556" w:author="Martin, Elliot T" w:date="2021-12-01T10:16:00Z"/>
          <w:rFonts w:ascii="Arial" w:eastAsia="Arial" w:hAnsi="Arial" w:cs="Arial"/>
          <w:b/>
          <w:bCs/>
          <w:color w:val="000000" w:themeColor="text1"/>
        </w:rPr>
      </w:pPr>
      <w:ins w:id="557" w:author="Martin, Elliot T" w:date="2021-12-01T10:15:00Z">
        <w:r>
          <w:rPr>
            <w:rFonts w:ascii="Arial" w:eastAsia="Arial" w:hAnsi="Arial" w:cs="Arial"/>
            <w:b/>
            <w:bCs/>
            <w:color w:val="000000" w:themeColor="text1"/>
          </w:rPr>
          <w:t xml:space="preserve">Figure </w:t>
        </w:r>
        <w:commentRangeStart w:id="558"/>
        <w:r>
          <w:rPr>
            <w:rFonts w:ascii="Arial" w:eastAsia="Arial" w:hAnsi="Arial" w:cs="Arial"/>
            <w:b/>
            <w:bCs/>
            <w:color w:val="000000" w:themeColor="text1"/>
          </w:rPr>
          <w:t>1</w:t>
        </w:r>
      </w:ins>
      <w:commentRangeEnd w:id="558"/>
      <w:ins w:id="559" w:author="Martin, Elliot T" w:date="2022-01-10T17:12:00Z">
        <w:r w:rsidR="00917668">
          <w:rPr>
            <w:rStyle w:val="CommentReference"/>
          </w:rPr>
          <w:commentReference w:id="558"/>
        </w:r>
      </w:ins>
      <w:ins w:id="560" w:author="Rangan, Prashanth" w:date="2022-01-13T10:55:00Z">
        <w:r w:rsidR="00B34DDE">
          <w:rPr>
            <w:rFonts w:ascii="Arial" w:eastAsia="Arial" w:hAnsi="Arial" w:cs="Arial"/>
            <w:b/>
            <w:bCs/>
            <w:color w:val="000000" w:themeColor="text1"/>
          </w:rPr>
          <w:t xml:space="preserve">: titles </w:t>
        </w:r>
        <w:del w:id="561" w:author="Elliot Martin" w:date="2022-01-15T18:20:00Z">
          <w:r w:rsidR="007E4C75" w:rsidDel="00A6671D">
            <w:rPr>
              <w:rFonts w:ascii="Arial" w:eastAsia="Arial" w:hAnsi="Arial" w:cs="Arial"/>
              <w:b/>
              <w:bCs/>
              <w:color w:val="000000" w:themeColor="text1"/>
            </w:rPr>
            <w:delText>13</w:delText>
          </w:r>
        </w:del>
        <w:r w:rsidR="007E4C75">
          <w:rPr>
            <w:rFonts w:ascii="Arial" w:eastAsia="Arial" w:hAnsi="Arial" w:cs="Arial"/>
            <w:b/>
            <w:bCs/>
            <w:color w:val="000000" w:themeColor="text1"/>
          </w:rPr>
          <w:t>.</w:t>
        </w:r>
      </w:ins>
    </w:p>
    <w:p w14:paraId="10A3D5C6" w14:textId="24CAA5AB" w:rsidR="004801A9" w:rsidRDefault="004801A9">
      <w:pPr>
        <w:spacing w:after="0" w:line="360" w:lineRule="auto"/>
        <w:jc w:val="both"/>
        <w:rPr>
          <w:ins w:id="562" w:author="Elliot Martin" w:date="2022-01-09T12:37:00Z"/>
          <w:rFonts w:ascii="Arial" w:eastAsia="Arial" w:hAnsi="Arial" w:cs="Arial"/>
          <w:color w:val="000000" w:themeColor="text1"/>
        </w:rPr>
      </w:pPr>
      <w:ins w:id="563" w:author="Martin, Elliot T" w:date="2021-12-01T10:16:00Z">
        <w:r>
          <w:rPr>
            <w:rFonts w:ascii="Arial" w:eastAsia="Arial" w:hAnsi="Arial" w:cs="Arial"/>
            <w:color w:val="000000" w:themeColor="text1"/>
          </w:rPr>
          <w:t xml:space="preserve">(A) </w:t>
        </w:r>
      </w:ins>
      <w:ins w:id="564" w:author="Martin, Elliot T" w:date="2021-12-01T10:17:00Z">
        <w:r>
          <w:rPr>
            <w:rFonts w:ascii="Arial" w:eastAsia="Arial" w:hAnsi="Arial" w:cs="Arial"/>
            <w:color w:val="000000" w:themeColor="text1"/>
          </w:rPr>
          <w:t xml:space="preserve">Developmental stages of germline development. </w:t>
        </w:r>
      </w:ins>
      <w:moveFromRangeStart w:id="565" w:author="Elliot Martin" w:date="2022-01-15T18:21:00Z" w:name="move93163285"/>
      <w:moveFrom w:id="566" w:author="Elliot Martin" w:date="2022-01-15T18:21:00Z">
        <w:ins w:id="567" w:author="Martin, Elliot T" w:date="2021-12-01T10:17:00Z">
          <w:r w:rsidDel="00A6671D">
            <w:rPr>
              <w:rFonts w:ascii="Arial" w:eastAsia="Arial" w:hAnsi="Arial" w:cs="Arial"/>
              <w:color w:val="000000" w:themeColor="text1"/>
            </w:rPr>
            <w:t xml:space="preserve">(B) </w:t>
          </w:r>
        </w:ins>
        <w:ins w:id="568" w:author="Martin, Elliot T" w:date="2021-12-01T10:18:00Z">
          <w:r w:rsidDel="00A6671D">
            <w:rPr>
              <w:rFonts w:ascii="Arial" w:eastAsia="Arial" w:hAnsi="Arial" w:cs="Arial"/>
              <w:color w:val="000000" w:themeColor="text1"/>
            </w:rPr>
            <w:t>Screenshot of Oo-site dashboard, indicating</w:t>
          </w:r>
        </w:ins>
        <w:ins w:id="569" w:author="Martin, Elliot T" w:date="2021-12-01T11:59:00Z">
          <w:r w:rsidR="00BF6B2F" w:rsidDel="00A6671D">
            <w:rPr>
              <w:rFonts w:ascii="Arial" w:eastAsia="Arial" w:hAnsi="Arial" w:cs="Arial"/>
              <w:color w:val="000000" w:themeColor="text1"/>
            </w:rPr>
            <w:t xml:space="preserve">: </w:t>
          </w:r>
        </w:ins>
        <w:ins w:id="570" w:author="Martin, Elliot T" w:date="2021-12-01T10:18:00Z">
          <w:r w:rsidDel="00A6671D">
            <w:rPr>
              <w:rFonts w:ascii="Arial" w:eastAsia="Arial" w:hAnsi="Arial" w:cs="Arial"/>
              <w:color w:val="000000" w:themeColor="text1"/>
            </w:rPr>
            <w:t xml:space="preserve">(1) </w:t>
          </w:r>
        </w:ins>
        <w:ins w:id="571" w:author="Martin, Elliot T" w:date="2021-12-20T14:54:00Z">
          <w:r w:rsidR="00B71808" w:rsidDel="00A6671D">
            <w:rPr>
              <w:rFonts w:ascii="Arial" w:eastAsia="Arial" w:hAnsi="Arial" w:cs="Arial"/>
              <w:color w:val="000000" w:themeColor="text1"/>
            </w:rPr>
            <w:t>“</w:t>
          </w:r>
        </w:ins>
        <w:ins w:id="572" w:author="Martin, Elliot T" w:date="2021-12-01T10:18:00Z">
          <w:r w:rsidDel="00A6671D">
            <w:rPr>
              <w:rFonts w:ascii="Arial" w:eastAsia="Arial" w:hAnsi="Arial" w:cs="Arial"/>
              <w:color w:val="000000" w:themeColor="text1"/>
            </w:rPr>
            <w:t>Take a Tour!</w:t>
          </w:r>
        </w:ins>
        <w:ins w:id="573" w:author="Martin, Elliot T" w:date="2021-12-20T14:54:00Z">
          <w:r w:rsidR="00B71808" w:rsidDel="00A6671D">
            <w:rPr>
              <w:rFonts w:ascii="Arial" w:eastAsia="Arial" w:hAnsi="Arial" w:cs="Arial"/>
              <w:color w:val="000000" w:themeColor="text1"/>
            </w:rPr>
            <w:t>”</w:t>
          </w:r>
        </w:ins>
        <w:ins w:id="574" w:author="Martin, Elliot T" w:date="2021-12-01T10:18:00Z">
          <w:r w:rsidDel="00A6671D">
            <w:rPr>
              <w:rFonts w:ascii="Arial" w:eastAsia="Arial" w:hAnsi="Arial" w:cs="Arial"/>
              <w:color w:val="000000" w:themeColor="text1"/>
            </w:rPr>
            <w:t xml:space="preserve"> </w:t>
          </w:r>
        </w:ins>
        <w:ins w:id="575" w:author="Martin, Elliot T" w:date="2021-12-20T14:54:00Z">
          <w:r w:rsidR="00B71808" w:rsidDel="00A6671D">
            <w:rPr>
              <w:rFonts w:ascii="Arial" w:eastAsia="Arial" w:hAnsi="Arial" w:cs="Arial"/>
              <w:color w:val="000000" w:themeColor="text1"/>
            </w:rPr>
            <w:t>f</w:t>
          </w:r>
        </w:ins>
        <w:ins w:id="576" w:author="Martin, Elliot T" w:date="2021-12-01T10:18:00Z">
          <w:r w:rsidDel="00A6671D">
            <w:rPr>
              <w:rFonts w:ascii="Arial" w:eastAsia="Arial" w:hAnsi="Arial" w:cs="Arial"/>
              <w:color w:val="000000" w:themeColor="text1"/>
            </w:rPr>
            <w:t>unction, which guides the user through the functiona</w:t>
          </w:r>
        </w:ins>
        <w:ins w:id="577" w:author="Martin, Elliot T" w:date="2021-12-01T10:19:00Z">
          <w:r w:rsidDel="00A6671D">
            <w:rPr>
              <w:rFonts w:ascii="Arial" w:eastAsia="Arial" w:hAnsi="Arial" w:cs="Arial"/>
              <w:color w:val="000000" w:themeColor="text1"/>
            </w:rPr>
            <w:t>lity and operation of Oo-site</w:t>
          </w:r>
        </w:ins>
        <w:ins w:id="578" w:author="Martin, Elliot T" w:date="2021-12-01T11:59:00Z">
          <w:r w:rsidR="00BF6B2F" w:rsidDel="00A6671D">
            <w:rPr>
              <w:rFonts w:ascii="Arial" w:eastAsia="Arial" w:hAnsi="Arial" w:cs="Arial"/>
              <w:color w:val="000000" w:themeColor="text1"/>
            </w:rPr>
            <w:t>.</w:t>
          </w:r>
        </w:ins>
        <w:ins w:id="579" w:author="Martin, Elliot T" w:date="2021-12-01T10:19:00Z">
          <w:r w:rsidDel="00A6671D">
            <w:rPr>
              <w:rFonts w:ascii="Arial" w:eastAsia="Arial" w:hAnsi="Arial" w:cs="Arial"/>
              <w:color w:val="000000" w:themeColor="text1"/>
            </w:rPr>
            <w:t xml:space="preserve"> (2) </w:t>
          </w:r>
        </w:ins>
        <w:ins w:id="580" w:author="Martin, Elliot T" w:date="2021-12-01T11:59:00Z">
          <w:r w:rsidR="00BF6B2F" w:rsidDel="00A6671D">
            <w:rPr>
              <w:rFonts w:ascii="Arial" w:eastAsia="Arial" w:hAnsi="Arial" w:cs="Arial"/>
              <w:color w:val="000000" w:themeColor="text1"/>
            </w:rPr>
            <w:t>T</w:t>
          </w:r>
        </w:ins>
        <w:ins w:id="581" w:author="Martin, Elliot T" w:date="2021-12-01T10:19:00Z">
          <w:r w:rsidDel="00A6671D">
            <w:rPr>
              <w:rFonts w:ascii="Arial" w:eastAsia="Arial" w:hAnsi="Arial" w:cs="Arial"/>
              <w:color w:val="000000" w:themeColor="text1"/>
            </w:rPr>
            <w:t>he available seq datasets which the user can view</w:t>
          </w:r>
        </w:ins>
        <w:ins w:id="582" w:author="Martin, Elliot T" w:date="2021-12-01T11:52:00Z">
          <w:r w:rsidR="00346828" w:rsidDel="00A6671D">
            <w:rPr>
              <w:rFonts w:ascii="Arial" w:eastAsia="Arial" w:hAnsi="Arial" w:cs="Arial"/>
              <w:color w:val="000000" w:themeColor="text1"/>
            </w:rPr>
            <w:t>, including RNAseq of</w:t>
          </w:r>
        </w:ins>
        <w:ins w:id="583" w:author="Martin, Elliot T" w:date="2021-12-01T11:58:00Z">
          <w:r w:rsidR="00BF6B2F" w:rsidDel="00A6671D">
            <w:rPr>
              <w:rFonts w:ascii="Arial" w:eastAsia="Arial" w:hAnsi="Arial" w:cs="Arial"/>
              <w:color w:val="000000" w:themeColor="text1"/>
            </w:rPr>
            <w:t xml:space="preserve"> ovaries genetically enriched for</w:t>
          </w:r>
        </w:ins>
        <w:ins w:id="584" w:author="Martin, Elliot T" w:date="2021-12-01T11:52:00Z">
          <w:r w:rsidR="00346828" w:rsidDel="00A6671D">
            <w:rPr>
              <w:rFonts w:ascii="Arial" w:eastAsia="Arial" w:hAnsi="Arial" w:cs="Arial"/>
              <w:color w:val="000000" w:themeColor="text1"/>
            </w:rPr>
            <w:t xml:space="preserve"> </w:t>
          </w:r>
        </w:ins>
        <w:ins w:id="585" w:author="Martin, Elliot T" w:date="2021-12-01T11:56:00Z">
          <w:r w:rsidR="00346828" w:rsidDel="00A6671D">
            <w:rPr>
              <w:rFonts w:ascii="Arial" w:eastAsia="Arial" w:hAnsi="Arial" w:cs="Arial"/>
              <w:color w:val="000000" w:themeColor="text1"/>
            </w:rPr>
            <w:t>developmental</w:t>
          </w:r>
        </w:ins>
        <w:ins w:id="586" w:author="Martin, Elliot T" w:date="2021-12-01T11:58:00Z">
          <w:r w:rsidR="00BF6B2F" w:rsidDel="00A6671D">
            <w:rPr>
              <w:rFonts w:ascii="Arial" w:eastAsia="Arial" w:hAnsi="Arial" w:cs="Arial"/>
              <w:color w:val="000000" w:themeColor="text1"/>
            </w:rPr>
            <w:t xml:space="preserve"> stages</w:t>
          </w:r>
        </w:ins>
        <w:ins w:id="587" w:author="Martin, Elliot T" w:date="2021-12-01T11:59:00Z">
          <w:r w:rsidR="00BF6B2F" w:rsidDel="00A6671D">
            <w:rPr>
              <w:rFonts w:ascii="Arial" w:eastAsia="Arial" w:hAnsi="Arial" w:cs="Arial"/>
              <w:color w:val="000000" w:themeColor="text1"/>
            </w:rPr>
            <w:t xml:space="preserve"> (Input mRNAseq), </w:t>
          </w:r>
        </w:ins>
        <w:ins w:id="588" w:author="Martin, Elliot T" w:date="2021-12-01T12:00:00Z">
          <w:r w:rsidR="00BF6B2F" w:rsidDel="00A6671D">
            <w:rPr>
              <w:rFonts w:ascii="Arial" w:eastAsia="Arial" w:hAnsi="Arial" w:cs="Arial"/>
              <w:color w:val="000000" w:themeColor="text1"/>
            </w:rPr>
            <w:t>polysome-seq of ovaries genetically enriched for developmental stages (</w:t>
          </w:r>
        </w:ins>
        <w:ins w:id="589" w:author="Martin, Elliot T" w:date="2021-12-01T12:02:00Z">
          <w:r w:rsidR="00BF6B2F" w:rsidDel="00A6671D">
            <w:rPr>
              <w:rFonts w:ascii="Arial" w:eastAsia="Arial" w:hAnsi="Arial" w:cs="Arial"/>
              <w:color w:val="000000" w:themeColor="text1"/>
            </w:rPr>
            <w:t>Polysome-seq</w:t>
          </w:r>
        </w:ins>
        <w:ins w:id="590" w:author="Martin, Elliot T" w:date="2021-12-01T12:00:00Z">
          <w:r w:rsidR="00BF6B2F" w:rsidDel="00A6671D">
            <w:rPr>
              <w:rFonts w:ascii="Arial" w:eastAsia="Arial" w:hAnsi="Arial" w:cs="Arial"/>
              <w:color w:val="000000" w:themeColor="text1"/>
            </w:rPr>
            <w:t>), single-cell seq of germline stages (</w:t>
          </w:r>
        </w:ins>
        <w:ins w:id="591" w:author="Martin, Elliot T" w:date="2021-12-01T12:02:00Z">
          <w:r w:rsidR="00BF6B2F" w:rsidDel="00A6671D">
            <w:rPr>
              <w:rFonts w:ascii="Arial" w:eastAsia="Arial" w:hAnsi="Arial" w:cs="Arial"/>
              <w:color w:val="000000" w:themeColor="text1"/>
            </w:rPr>
            <w:t>Single-Cell seq: Germline</w:t>
          </w:r>
        </w:ins>
        <w:ins w:id="592" w:author="Martin, Elliot T" w:date="2021-12-01T12:00:00Z">
          <w:r w:rsidR="00BF6B2F" w:rsidDel="00A6671D">
            <w:rPr>
              <w:rFonts w:ascii="Arial" w:eastAsia="Arial" w:hAnsi="Arial" w:cs="Arial"/>
              <w:color w:val="000000" w:themeColor="text1"/>
            </w:rPr>
            <w:t>)</w:t>
          </w:r>
        </w:ins>
        <w:ins w:id="593" w:author="Martin, Elliot T" w:date="2021-12-01T12:02:00Z">
          <w:r w:rsidR="00BF6B2F" w:rsidDel="00A6671D">
            <w:rPr>
              <w:rFonts w:ascii="Arial" w:eastAsia="Arial" w:hAnsi="Arial" w:cs="Arial"/>
              <w:color w:val="000000" w:themeColor="text1"/>
            </w:rPr>
            <w:t>, and single-cell seq of somatic stages in the germarium (Single-Cell seq: So</w:t>
          </w:r>
        </w:ins>
        <w:ins w:id="594" w:author="Martin, Elliot T" w:date="2021-12-01T12:03:00Z">
          <w:r w:rsidR="00BF6B2F" w:rsidDel="00A6671D">
            <w:rPr>
              <w:rFonts w:ascii="Arial" w:eastAsia="Arial" w:hAnsi="Arial" w:cs="Arial"/>
              <w:color w:val="000000" w:themeColor="text1"/>
            </w:rPr>
            <w:t>ma</w:t>
          </w:r>
        </w:ins>
        <w:ins w:id="595" w:author="Martin, Elliot T" w:date="2021-12-01T12:02:00Z">
          <w:r w:rsidR="00BF6B2F" w:rsidDel="00A6671D">
            <w:rPr>
              <w:rFonts w:ascii="Arial" w:eastAsia="Arial" w:hAnsi="Arial" w:cs="Arial"/>
              <w:color w:val="000000" w:themeColor="text1"/>
            </w:rPr>
            <w:t>)</w:t>
          </w:r>
        </w:ins>
        <w:ins w:id="596" w:author="Martin, Elliot T" w:date="2021-12-01T11:58:00Z">
          <w:r w:rsidR="00BF6B2F" w:rsidDel="00A6671D">
            <w:rPr>
              <w:rFonts w:ascii="Arial" w:eastAsia="Arial" w:hAnsi="Arial" w:cs="Arial"/>
              <w:color w:val="000000" w:themeColor="text1"/>
            </w:rPr>
            <w:t>.</w:t>
          </w:r>
        </w:ins>
        <w:ins w:id="597" w:author="Martin, Elliot T" w:date="2021-12-01T10:19:00Z">
          <w:r w:rsidDel="00A6671D">
            <w:rPr>
              <w:rFonts w:ascii="Arial" w:eastAsia="Arial" w:hAnsi="Arial" w:cs="Arial"/>
              <w:color w:val="000000" w:themeColor="text1"/>
            </w:rPr>
            <w:t xml:space="preserve"> (</w:t>
          </w:r>
        </w:ins>
        <w:ins w:id="598" w:author="Martin, Elliot T" w:date="2021-12-01T10:20:00Z">
          <w:r w:rsidDel="00A6671D">
            <w:rPr>
              <w:rFonts w:ascii="Arial" w:eastAsia="Arial" w:hAnsi="Arial" w:cs="Arial"/>
              <w:color w:val="000000" w:themeColor="text1"/>
            </w:rPr>
            <w:t>3</w:t>
          </w:r>
        </w:ins>
        <w:ins w:id="599" w:author="Martin, Elliot T" w:date="2021-12-01T10:19:00Z">
          <w:r w:rsidDel="00A6671D">
            <w:rPr>
              <w:rFonts w:ascii="Arial" w:eastAsia="Arial" w:hAnsi="Arial" w:cs="Arial"/>
              <w:color w:val="000000" w:themeColor="text1"/>
            </w:rPr>
            <w:t xml:space="preserve">) </w:t>
          </w:r>
        </w:ins>
        <w:ins w:id="600" w:author="Martin, Elliot T" w:date="2021-12-01T11:59:00Z">
          <w:r w:rsidR="00BF6B2F" w:rsidDel="00A6671D">
            <w:rPr>
              <w:rFonts w:ascii="Arial" w:eastAsia="Arial" w:hAnsi="Arial" w:cs="Arial"/>
              <w:color w:val="000000" w:themeColor="text1"/>
            </w:rPr>
            <w:t>t</w:t>
          </w:r>
        </w:ins>
        <w:ins w:id="601" w:author="Martin, Elliot T" w:date="2021-12-01T10:20:00Z">
          <w:r w:rsidDel="00A6671D">
            <w:rPr>
              <w:rFonts w:ascii="Arial" w:eastAsia="Arial" w:hAnsi="Arial" w:cs="Arial"/>
              <w:color w:val="000000" w:themeColor="text1"/>
            </w:rPr>
            <w:t xml:space="preserve">he available visualizations </w:t>
          </w:r>
        </w:ins>
        <w:ins w:id="602" w:author="Martin, Elliot T" w:date="2021-12-01T10:19:00Z">
          <w:r w:rsidDel="00A6671D">
            <w:rPr>
              <w:rFonts w:ascii="Arial" w:eastAsia="Arial" w:hAnsi="Arial" w:cs="Arial"/>
              <w:color w:val="000000" w:themeColor="text1"/>
            </w:rPr>
            <w:t xml:space="preserve">which </w:t>
          </w:r>
        </w:ins>
        <w:ins w:id="603" w:author="Martin, Elliot T" w:date="2021-12-01T10:20:00Z">
          <w:r w:rsidDel="00A6671D">
            <w:rPr>
              <w:rFonts w:ascii="Arial" w:eastAsia="Arial" w:hAnsi="Arial" w:cs="Arial"/>
              <w:color w:val="000000" w:themeColor="text1"/>
            </w:rPr>
            <w:t>the user can use</w:t>
          </w:r>
        </w:ins>
        <w:ins w:id="604"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605"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606" w:author="Martin, Elliot T" w:date="2021-12-01T11:59:00Z">
          <w:r w:rsidR="00BF6B2F" w:rsidDel="00A6671D">
            <w:rPr>
              <w:rFonts w:ascii="Arial" w:eastAsia="Arial" w:hAnsi="Arial" w:cs="Arial"/>
              <w:color w:val="000000" w:themeColor="text1"/>
            </w:rPr>
            <w:t>.</w:t>
          </w:r>
        </w:ins>
        <w:ins w:id="607" w:author="Martin, Elliot T" w:date="2021-12-01T10:21:00Z">
          <w:r w:rsidR="006C0FBE" w:rsidDel="00A6671D">
            <w:rPr>
              <w:rFonts w:ascii="Arial" w:eastAsia="Arial" w:hAnsi="Arial" w:cs="Arial"/>
              <w:color w:val="000000" w:themeColor="text1"/>
            </w:rPr>
            <w:t xml:space="preserve"> (4)</w:t>
          </w:r>
        </w:ins>
        <w:ins w:id="608" w:author="Martin, Elliot T" w:date="2021-12-01T10:22:00Z">
          <w:r w:rsidR="006C0FBE" w:rsidDel="00A6671D">
            <w:rPr>
              <w:rFonts w:ascii="Arial" w:eastAsia="Arial" w:hAnsi="Arial" w:cs="Arial"/>
              <w:color w:val="000000" w:themeColor="text1"/>
            </w:rPr>
            <w:t xml:space="preserve"> </w:t>
          </w:r>
        </w:ins>
        <w:ins w:id="609" w:author="Martin, Elliot T" w:date="2021-12-01T11:59:00Z">
          <w:r w:rsidR="00BF6B2F" w:rsidDel="00A6671D">
            <w:rPr>
              <w:rFonts w:ascii="Arial" w:eastAsia="Arial" w:hAnsi="Arial" w:cs="Arial"/>
              <w:color w:val="000000" w:themeColor="text1"/>
            </w:rPr>
            <w:t>T</w:t>
          </w:r>
        </w:ins>
        <w:ins w:id="610" w:author="Martin, Elliot T" w:date="2021-12-01T10:22:00Z">
          <w:r w:rsidR="006C0FBE" w:rsidDel="00A6671D">
            <w:rPr>
              <w:rFonts w:ascii="Arial" w:eastAsia="Arial" w:hAnsi="Arial" w:cs="Arial"/>
              <w:color w:val="000000" w:themeColor="text1"/>
            </w:rPr>
            <w:t>he control panel, which the user can use to control the current visualization,</w:t>
          </w:r>
        </w:ins>
        <w:ins w:id="611" w:author="Martin, Elliot T" w:date="2021-12-01T10:20:00Z">
          <w:r w:rsidR="006C0FBE" w:rsidDel="00A6671D">
            <w:rPr>
              <w:rFonts w:ascii="Arial" w:eastAsia="Arial" w:hAnsi="Arial" w:cs="Arial"/>
              <w:color w:val="000000" w:themeColor="text1"/>
            </w:rPr>
            <w:t xml:space="preserve"> </w:t>
          </w:r>
        </w:ins>
        <w:ins w:id="612" w:author="Martin, Elliot T" w:date="2021-12-01T10:21:00Z">
          <w:r w:rsidR="006C0FBE" w:rsidDel="00A6671D">
            <w:rPr>
              <w:rFonts w:ascii="Arial" w:eastAsia="Arial" w:hAnsi="Arial" w:cs="Arial"/>
              <w:color w:val="000000" w:themeColor="text1"/>
            </w:rPr>
            <w:t xml:space="preserve">and </w:t>
          </w:r>
        </w:ins>
        <w:ins w:id="613" w:author="Martin, Elliot T" w:date="2021-12-01T10:20:00Z">
          <w:r w:rsidR="006C0FBE" w:rsidDel="00A6671D">
            <w:rPr>
              <w:rFonts w:ascii="Arial" w:eastAsia="Arial" w:hAnsi="Arial" w:cs="Arial"/>
              <w:color w:val="000000" w:themeColor="text1"/>
            </w:rPr>
            <w:t xml:space="preserve">(5) the Generate Report Function, which can be used to </w:t>
          </w:r>
        </w:ins>
        <w:ins w:id="614"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565"/>
      <w:ins w:id="615" w:author="Elliot Martin" w:date="2022-01-09T12:29:00Z">
        <w:r w:rsidR="007B6C35">
          <w:rPr>
            <w:rFonts w:ascii="Arial" w:eastAsia="Arial" w:hAnsi="Arial" w:cs="Arial"/>
            <w:color w:val="000000" w:themeColor="text1"/>
          </w:rPr>
          <w:t>(</w:t>
        </w:r>
      </w:ins>
      <w:ins w:id="616" w:author="Elliot Martin" w:date="2022-01-15T18:21:00Z">
        <w:r w:rsidR="00A6671D">
          <w:rPr>
            <w:rFonts w:ascii="Arial" w:eastAsia="Arial" w:hAnsi="Arial" w:cs="Arial"/>
            <w:color w:val="000000" w:themeColor="text1"/>
          </w:rPr>
          <w:t>B</w:t>
        </w:r>
      </w:ins>
      <w:ins w:id="617" w:author="Elliot Martin" w:date="2022-01-09T12:29:00Z">
        <w:r w:rsidR="007B6C35">
          <w:rPr>
            <w:rFonts w:ascii="Arial" w:eastAsia="Arial" w:hAnsi="Arial" w:cs="Arial"/>
            <w:color w:val="000000" w:themeColor="text1"/>
          </w:rPr>
          <w:t>)</w:t>
        </w:r>
      </w:ins>
      <w:ins w:id="618"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619" w:author="Elliot Martin" w:date="2022-01-09T12:31:00Z">
        <w:r w:rsidR="007B6C35">
          <w:rPr>
            <w:rFonts w:ascii="Arial" w:eastAsia="Arial" w:hAnsi="Arial" w:cs="Arial"/>
            <w:color w:val="000000" w:themeColor="text1"/>
          </w:rPr>
          <w:t>types these samples are enriched for.</w:t>
        </w:r>
      </w:ins>
      <w:ins w:id="620" w:author="Elliot Martin" w:date="2022-01-15T18:21:00Z">
        <w:r w:rsidR="00A6671D">
          <w:rPr>
            <w:rFonts w:ascii="Arial" w:eastAsia="Arial" w:hAnsi="Arial" w:cs="Arial"/>
            <w:color w:val="000000" w:themeColor="text1"/>
          </w:rPr>
          <w:t xml:space="preserve"> </w:t>
        </w:r>
      </w:ins>
      <w:moveToRangeStart w:id="621" w:author="Elliot Martin" w:date="2022-01-15T18:21:00Z" w:name="move93163285"/>
      <w:moveTo w:id="622" w:author="Elliot Martin" w:date="2022-01-15T18:21:00Z">
        <w:r w:rsidR="00A6671D">
          <w:rPr>
            <w:rFonts w:ascii="Arial" w:eastAsia="Arial" w:hAnsi="Arial" w:cs="Arial"/>
            <w:color w:val="000000" w:themeColor="text1"/>
          </w:rPr>
          <w:t>(</w:t>
        </w:r>
        <w:del w:id="623" w:author="Elliot Martin" w:date="2022-01-15T18:21:00Z">
          <w:r w:rsidR="00A6671D" w:rsidDel="00A6671D">
            <w:rPr>
              <w:rFonts w:ascii="Arial" w:eastAsia="Arial" w:hAnsi="Arial" w:cs="Arial"/>
              <w:color w:val="000000" w:themeColor="text1"/>
            </w:rPr>
            <w:delText>B</w:delText>
          </w:r>
        </w:del>
      </w:moveTo>
      <w:ins w:id="624" w:author="Elliot Martin" w:date="2022-01-15T18:21:00Z">
        <w:r w:rsidR="00A6671D">
          <w:rPr>
            <w:rFonts w:ascii="Arial" w:eastAsia="Arial" w:hAnsi="Arial" w:cs="Arial"/>
            <w:color w:val="000000" w:themeColor="text1"/>
          </w:rPr>
          <w:t>C</w:t>
        </w:r>
      </w:ins>
      <w:moveTo w:id="625" w:author="Elliot Martin" w:date="2022-01-15T18:21:00Z">
        <w:r w:rsidR="00A6671D">
          <w:rPr>
            <w:rFonts w:ascii="Arial" w:eastAsia="Arial" w:hAnsi="Arial" w:cs="Arial"/>
            <w:color w:val="000000" w:themeColor="text1"/>
          </w:rPr>
          <w:t xml:space="preserve">) Screenshot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2) The available seq datasets which the user can view, including </w:t>
        </w:r>
        <w:proofErr w:type="spellStart"/>
        <w:r w:rsidR="00A6671D">
          <w:rPr>
            <w:rFonts w:ascii="Arial" w:eastAsia="Arial" w:hAnsi="Arial" w:cs="Arial"/>
            <w:color w:val="000000" w:themeColor="text1"/>
          </w:rPr>
          <w:t>RNAseq</w:t>
        </w:r>
        <w:proofErr w:type="spellEnd"/>
        <w:r w:rsidR="00A6671D">
          <w:rPr>
            <w:rFonts w:ascii="Arial" w:eastAsia="Arial" w:hAnsi="Arial" w:cs="Arial"/>
            <w:color w:val="000000" w:themeColor="text1"/>
          </w:rPr>
          <w:t xml:space="preserve"> of ovaries genetically enriched for developmental stages (Input </w:t>
        </w:r>
        <w:proofErr w:type="spellStart"/>
        <w:r w:rsidR="00A6671D">
          <w:rPr>
            <w:rFonts w:ascii="Arial" w:eastAsia="Arial" w:hAnsi="Arial" w:cs="Arial"/>
            <w:color w:val="000000" w:themeColor="text1"/>
          </w:rPr>
          <w:t>mRNAseq</w:t>
        </w:r>
        <w:proofErr w:type="spellEnd"/>
        <w:r w:rsidR="00A6671D">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621"/>
    </w:p>
    <w:p w14:paraId="392CCCFB" w14:textId="0484219E" w:rsidR="00E52D4B" w:rsidRDefault="00E52D4B">
      <w:pPr>
        <w:spacing w:after="0" w:line="360" w:lineRule="auto"/>
        <w:jc w:val="both"/>
        <w:rPr>
          <w:ins w:id="626" w:author="Elliot Martin" w:date="2022-01-15T18:03:00Z"/>
          <w:rFonts w:ascii="Arial" w:eastAsia="Arial" w:hAnsi="Arial" w:cs="Arial"/>
          <w:color w:val="000000" w:themeColor="text1"/>
        </w:rPr>
      </w:pPr>
    </w:p>
    <w:p w14:paraId="12F0F552" w14:textId="77777777" w:rsidR="00296B8D" w:rsidRDefault="00296B8D" w:rsidP="00296B8D">
      <w:pPr>
        <w:spacing w:after="0" w:line="360" w:lineRule="auto"/>
        <w:jc w:val="both"/>
        <w:rPr>
          <w:ins w:id="627" w:author="Elliot Martin" w:date="2022-01-15T18:03:00Z"/>
          <w:rFonts w:ascii="Arial" w:eastAsia="Arial" w:hAnsi="Arial" w:cs="Arial"/>
          <w:b/>
          <w:bCs/>
          <w:color w:val="000000" w:themeColor="text1"/>
        </w:rPr>
      </w:pPr>
      <w:ins w:id="628" w:author="Elliot Martin" w:date="2022-01-15T18:03:00Z">
        <w:r>
          <w:rPr>
            <w:rFonts w:ascii="Arial" w:eastAsia="Arial" w:hAnsi="Arial" w:cs="Arial"/>
            <w:b/>
            <w:bCs/>
            <w:color w:val="000000" w:themeColor="text1"/>
          </w:rPr>
          <w:t>Figure 3</w:t>
        </w:r>
      </w:ins>
    </w:p>
    <w:p w14:paraId="4100053C" w14:textId="77777777" w:rsidR="00296B8D" w:rsidRDefault="00296B8D" w:rsidP="00296B8D">
      <w:pPr>
        <w:spacing w:after="0" w:line="360" w:lineRule="auto"/>
        <w:jc w:val="both"/>
        <w:rPr>
          <w:ins w:id="629" w:author="Elliot Martin" w:date="2022-01-15T18:03:00Z"/>
          <w:rFonts w:ascii="Arial" w:eastAsia="Arial" w:hAnsi="Arial" w:cs="Arial"/>
          <w:color w:val="000000" w:themeColor="text1"/>
        </w:rPr>
      </w:pPr>
      <w:ins w:id="630"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w:t>
        </w:r>
        <w:r>
          <w:rPr>
            <w:rFonts w:ascii="Arial" w:eastAsia="Arial" w:hAnsi="Arial" w:cs="Arial"/>
            <w:color w:val="000000" w:themeColor="text1"/>
          </w:rPr>
          <w:lastRenderedPageBreak/>
          <w:t xml:space="preserve">expression and </w:t>
        </w:r>
        <w:proofErr w:type="gramStart"/>
        <w:r>
          <w:rPr>
            <w:rFonts w:ascii="Arial" w:eastAsia="Arial" w:hAnsi="Arial" w:cs="Arial"/>
            <w:color w:val="000000" w:themeColor="text1"/>
          </w:rPr>
          <w:t>displayed</w:t>
        </w:r>
        <w:proofErr w:type="gramEnd"/>
        <w:r>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Pr>
            <w:rFonts w:ascii="Arial" w:eastAsia="Arial" w:hAnsi="Arial" w:cs="Arial"/>
            <w:color w:val="000000" w:themeColor="text1"/>
          </w:rPr>
          <w:t>b::</w:t>
        </w:r>
        <w:proofErr w:type="gramEnd"/>
        <w:r>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631" w:author="Martin, Elliot T" w:date="2021-12-01T10:15:00Z"/>
          <w:rFonts w:ascii="Arial" w:eastAsia="Arial" w:hAnsi="Arial" w:cs="Arial"/>
          <w:color w:val="000000" w:themeColor="text1"/>
        </w:rPr>
      </w:pPr>
    </w:p>
    <w:p w14:paraId="5BE42CC0" w14:textId="38327CD5" w:rsidR="004801A9" w:rsidRDefault="004801A9" w:rsidP="004801A9">
      <w:pPr>
        <w:spacing w:after="0" w:line="360" w:lineRule="auto"/>
        <w:jc w:val="both"/>
        <w:rPr>
          <w:ins w:id="632" w:author="Martin, Elliot T" w:date="2021-12-01T10:23:00Z"/>
          <w:rFonts w:ascii="Arial" w:eastAsia="Arial" w:hAnsi="Arial" w:cs="Arial"/>
          <w:b/>
          <w:bCs/>
          <w:color w:val="000000" w:themeColor="text1"/>
        </w:rPr>
      </w:pPr>
      <w:ins w:id="633" w:author="Martin, Elliot T" w:date="2021-12-01T10:15:00Z">
        <w:r>
          <w:rPr>
            <w:rFonts w:ascii="Arial" w:eastAsia="Arial" w:hAnsi="Arial" w:cs="Arial"/>
            <w:b/>
            <w:bCs/>
            <w:color w:val="000000" w:themeColor="text1"/>
          </w:rPr>
          <w:t xml:space="preserve">Figure </w:t>
        </w:r>
      </w:ins>
      <w:ins w:id="634" w:author="Martin, Elliot T" w:date="2021-12-01T10:16:00Z">
        <w:r>
          <w:rPr>
            <w:rFonts w:ascii="Arial" w:eastAsia="Arial" w:hAnsi="Arial" w:cs="Arial"/>
            <w:b/>
            <w:bCs/>
            <w:color w:val="000000" w:themeColor="text1"/>
          </w:rPr>
          <w:t>2</w:t>
        </w:r>
      </w:ins>
    </w:p>
    <w:p w14:paraId="03EBDAD0" w14:textId="1CF3B236" w:rsidR="008A0BCC" w:rsidRDefault="00AF610F" w:rsidP="004801A9">
      <w:pPr>
        <w:spacing w:after="0" w:line="360" w:lineRule="auto"/>
        <w:jc w:val="both"/>
        <w:rPr>
          <w:ins w:id="635" w:author="Elliot Martin" w:date="2022-01-09T12:37:00Z"/>
          <w:rFonts w:ascii="Arial" w:eastAsia="Arial" w:hAnsi="Arial" w:cs="Arial"/>
          <w:color w:val="000000" w:themeColor="text1"/>
        </w:rPr>
      </w:pPr>
      <w:ins w:id="636" w:author="Martin, Elliot T" w:date="2021-12-01T10:25:00Z">
        <w:r>
          <w:rPr>
            <w:rFonts w:ascii="Arial" w:eastAsia="Arial" w:hAnsi="Arial" w:cs="Arial"/>
            <w:color w:val="000000" w:themeColor="text1"/>
          </w:rPr>
          <w:t>(</w:t>
        </w:r>
      </w:ins>
      <w:ins w:id="637" w:author="Martin, Elliot T" w:date="2021-12-01T10:26:00Z">
        <w:r>
          <w:rPr>
            <w:rFonts w:ascii="Arial" w:eastAsia="Arial" w:hAnsi="Arial" w:cs="Arial"/>
            <w:color w:val="000000" w:themeColor="text1"/>
          </w:rPr>
          <w:t>A</w:t>
        </w:r>
      </w:ins>
      <w:ins w:id="638" w:author="Martin, Elliot T" w:date="2021-12-01T10:27:00Z">
        <w:r>
          <w:rPr>
            <w:rFonts w:ascii="Arial" w:eastAsia="Arial" w:hAnsi="Arial" w:cs="Arial"/>
            <w:color w:val="000000" w:themeColor="text1"/>
          </w:rPr>
          <w:t>-B</w:t>
        </w:r>
      </w:ins>
      <w:ins w:id="639" w:author="Martin, Elliot T" w:date="2021-12-01T10:25:00Z">
        <w:r>
          <w:rPr>
            <w:rFonts w:ascii="Arial" w:eastAsia="Arial" w:hAnsi="Arial" w:cs="Arial"/>
            <w:color w:val="000000" w:themeColor="text1"/>
          </w:rPr>
          <w:t>)</w:t>
        </w:r>
      </w:ins>
      <w:ins w:id="640" w:author="Martin, Elliot T" w:date="2021-12-01T10:26:00Z">
        <w:r>
          <w:rPr>
            <w:rFonts w:ascii="Arial" w:eastAsia="Arial" w:hAnsi="Arial" w:cs="Arial"/>
            <w:color w:val="000000" w:themeColor="text1"/>
          </w:rPr>
          <w:t xml:space="preserve"> </w:t>
        </w:r>
      </w:ins>
      <w:ins w:id="641" w:author="Martin, Elliot T" w:date="2021-12-01T10:24:00Z">
        <w:r w:rsidR="008A0BCC">
          <w:rPr>
            <w:rFonts w:ascii="Arial" w:eastAsia="Arial" w:hAnsi="Arial" w:cs="Arial"/>
            <w:color w:val="000000" w:themeColor="text1"/>
          </w:rPr>
          <w:t>Heatmap</w:t>
        </w:r>
      </w:ins>
      <w:ins w:id="642" w:author="Martin, Elliot T" w:date="2021-12-01T10:27:00Z">
        <w:r>
          <w:rPr>
            <w:rFonts w:ascii="Arial" w:eastAsia="Arial" w:hAnsi="Arial" w:cs="Arial"/>
            <w:color w:val="000000" w:themeColor="text1"/>
          </w:rPr>
          <w:t>s</w:t>
        </w:r>
      </w:ins>
      <w:ins w:id="643" w:author="Martin, Elliot T" w:date="2021-12-01T10:24:00Z">
        <w:r w:rsidR="008A0BCC">
          <w:rPr>
            <w:rFonts w:ascii="Arial" w:eastAsia="Arial" w:hAnsi="Arial" w:cs="Arial"/>
            <w:color w:val="000000" w:themeColor="text1"/>
          </w:rPr>
          <w:t xml:space="preserve"> of significant GO-terms resulting from the pairwise comparison of</w:t>
        </w:r>
      </w:ins>
      <w:ins w:id="644" w:author="Martin, Elliot T" w:date="2021-12-01T10:26:00Z">
        <w:r>
          <w:rPr>
            <w:rFonts w:ascii="Arial" w:eastAsia="Arial" w:hAnsi="Arial" w:cs="Arial"/>
            <w:color w:val="000000" w:themeColor="text1"/>
          </w:rPr>
          <w:t xml:space="preserve"> significantly </w:t>
        </w:r>
      </w:ins>
      <w:ins w:id="645" w:author="Martin, Elliot T" w:date="2021-12-01T10:28:00Z">
        <w:r>
          <w:rPr>
            <w:rFonts w:ascii="Arial" w:eastAsia="Arial" w:hAnsi="Arial" w:cs="Arial"/>
            <w:color w:val="000000" w:themeColor="text1"/>
          </w:rPr>
          <w:t xml:space="preserve">(A) </w:t>
        </w:r>
      </w:ins>
      <w:ins w:id="646" w:author="Martin, Elliot T" w:date="2021-12-01T10:26:00Z">
        <w:r>
          <w:rPr>
            <w:rFonts w:ascii="Arial" w:eastAsia="Arial" w:hAnsi="Arial" w:cs="Arial"/>
            <w:color w:val="000000" w:themeColor="text1"/>
          </w:rPr>
          <w:t xml:space="preserve">upregulated </w:t>
        </w:r>
      </w:ins>
      <w:ins w:id="647" w:author="Martin, Elliot T" w:date="2021-12-01T10:28:00Z">
        <w:r>
          <w:rPr>
            <w:rFonts w:ascii="Arial" w:eastAsia="Arial" w:hAnsi="Arial" w:cs="Arial"/>
            <w:color w:val="000000" w:themeColor="text1"/>
          </w:rPr>
          <w:t xml:space="preserve">or (B) downregulated </w:t>
        </w:r>
      </w:ins>
      <w:ins w:id="648" w:author="Martin, Elliot T" w:date="2021-12-01T10:26:00Z">
        <w:r>
          <w:rPr>
            <w:rFonts w:ascii="Arial" w:eastAsia="Arial" w:hAnsi="Arial" w:cs="Arial"/>
            <w:color w:val="000000" w:themeColor="text1"/>
          </w:rPr>
          <w:t xml:space="preserve">genes </w:t>
        </w:r>
      </w:ins>
      <w:ins w:id="649" w:author="Martin, Elliot T" w:date="2021-12-01T10:27:00Z">
        <w:r>
          <w:rPr>
            <w:rFonts w:ascii="Arial" w:eastAsia="Arial" w:hAnsi="Arial" w:cs="Arial"/>
            <w:color w:val="000000" w:themeColor="text1"/>
          </w:rPr>
          <w:t xml:space="preserve">in the first genotype listed relative to the second genotype listed in the x-axis </w:t>
        </w:r>
      </w:ins>
      <w:ins w:id="650" w:author="Martin, Elliot T" w:date="2021-12-01T10:26:00Z">
        <w:r>
          <w:rPr>
            <w:rFonts w:ascii="Arial" w:eastAsia="Arial" w:hAnsi="Arial" w:cs="Arial"/>
            <w:color w:val="000000" w:themeColor="text1"/>
          </w:rPr>
          <w:t>from</w:t>
        </w:r>
      </w:ins>
      <w:ins w:id="651"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652" w:author="Martin, Elliot T" w:date="2021-12-01T10:27:00Z">
        <w:r>
          <w:rPr>
            <w:rFonts w:ascii="Arial" w:eastAsia="Arial" w:hAnsi="Arial" w:cs="Arial"/>
            <w:color w:val="000000" w:themeColor="text1"/>
          </w:rPr>
          <w:t>of</w:t>
        </w:r>
      </w:ins>
      <w:ins w:id="653" w:author="Martin, Elliot T" w:date="2021-12-01T10:24:00Z">
        <w:r w:rsidR="008A0BCC">
          <w:rPr>
            <w:rFonts w:ascii="Arial" w:eastAsia="Arial" w:hAnsi="Arial" w:cs="Arial"/>
            <w:color w:val="000000" w:themeColor="text1"/>
          </w:rPr>
          <w:t xml:space="preserve"> each developmentally enriched stage. </w:t>
        </w:r>
      </w:ins>
      <w:ins w:id="654" w:author="Martin, Elliot T" w:date="2021-12-01T10:25:00Z">
        <w:del w:id="655" w:author="Elliot Martin" w:date="2022-01-09T12:31:00Z">
          <w:r w:rsidR="008A0BCC" w:rsidDel="007B6C35">
            <w:rPr>
              <w:rFonts w:ascii="Arial" w:eastAsia="Arial" w:hAnsi="Arial" w:cs="Arial"/>
              <w:color w:val="000000" w:themeColor="text1"/>
            </w:rPr>
            <w:delText>Comparisions</w:delText>
          </w:r>
        </w:del>
      </w:ins>
      <w:ins w:id="656" w:author="Elliot Martin" w:date="2022-01-09T12:31:00Z">
        <w:r w:rsidR="007B6C35">
          <w:rPr>
            <w:rFonts w:ascii="Arial" w:eastAsia="Arial" w:hAnsi="Arial" w:cs="Arial"/>
            <w:color w:val="000000" w:themeColor="text1"/>
          </w:rPr>
          <w:t>Comparisons</w:t>
        </w:r>
      </w:ins>
      <w:ins w:id="657"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658" w:author="Martin, Elliot T" w:date="2021-12-01T10:15:00Z"/>
          <w:del w:id="659"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660" w:author="Martin, Elliot T" w:date="2021-12-01T10:28:00Z"/>
          <w:del w:id="661" w:author="Elliot Martin" w:date="2022-01-15T18:03:00Z"/>
          <w:rFonts w:ascii="Arial" w:eastAsia="Arial" w:hAnsi="Arial" w:cs="Arial"/>
          <w:b/>
          <w:bCs/>
          <w:color w:val="000000" w:themeColor="text1"/>
        </w:rPr>
      </w:pPr>
      <w:ins w:id="662" w:author="Martin, Elliot T" w:date="2021-12-01T10:15:00Z">
        <w:del w:id="663" w:author="Elliot Martin" w:date="2022-01-15T18:03:00Z">
          <w:r w:rsidDel="00296B8D">
            <w:rPr>
              <w:rFonts w:ascii="Arial" w:eastAsia="Arial" w:hAnsi="Arial" w:cs="Arial"/>
              <w:b/>
              <w:bCs/>
              <w:color w:val="000000" w:themeColor="text1"/>
            </w:rPr>
            <w:delText xml:space="preserve">Figure </w:delText>
          </w:r>
        </w:del>
      </w:ins>
      <w:ins w:id="664" w:author="Martin, Elliot T" w:date="2021-12-01T10:16:00Z">
        <w:del w:id="665"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666" w:author="Martin, Elliot T" w:date="2021-12-01T10:15:00Z"/>
          <w:rFonts w:ascii="Arial" w:eastAsia="Arial" w:hAnsi="Arial" w:cs="Arial"/>
          <w:color w:val="000000" w:themeColor="text1"/>
        </w:rPr>
      </w:pPr>
      <w:ins w:id="667" w:author="Martin, Elliot T" w:date="2021-12-01T10:29:00Z">
        <w:del w:id="668" w:author="Elliot Martin" w:date="2022-01-15T18:03:00Z">
          <w:r w:rsidDel="00296B8D">
            <w:rPr>
              <w:rFonts w:ascii="Arial" w:eastAsia="Arial" w:hAnsi="Arial" w:cs="Arial"/>
              <w:color w:val="000000" w:themeColor="text1"/>
            </w:rPr>
            <w:delText>(A-B) Visualization</w:delText>
          </w:r>
        </w:del>
      </w:ins>
      <w:ins w:id="669" w:author="Martin, Elliot T" w:date="2021-12-01T10:28:00Z">
        <w:del w:id="670" w:author="Elliot Martin" w:date="2022-01-15T18:03:00Z">
          <w:r w:rsidDel="00296B8D">
            <w:rPr>
              <w:rFonts w:ascii="Arial" w:eastAsia="Arial" w:hAnsi="Arial" w:cs="Arial"/>
              <w:color w:val="000000" w:themeColor="text1"/>
            </w:rPr>
            <w:delText xml:space="preserve"> of expression</w:delText>
          </w:r>
        </w:del>
      </w:ins>
      <w:ins w:id="671" w:author="Martin, Elliot T" w:date="2021-12-01T10:29:00Z">
        <w:del w:id="672"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673" w:author="Martin, Elliot T" w:date="2021-12-01T10:30:00Z">
        <w:del w:id="674"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675" w:author="Martin, Elliot T" w:date="2021-12-01T10:31:00Z">
        <w:del w:id="676"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677" w:author="Martin, Elliot T" w:date="2021-12-01T10:32:00Z">
        <w:del w:id="678" w:author="Elliot Martin" w:date="2022-01-15T18:03:00Z">
          <w:r w:rsidR="00AF046E" w:rsidDel="00296B8D">
            <w:rPr>
              <w:rFonts w:ascii="Arial" w:eastAsia="Arial" w:hAnsi="Arial" w:cs="Arial"/>
              <w:color w:val="000000" w:themeColor="text1"/>
            </w:rPr>
            <w:delText xml:space="preserve"> (C</w:delText>
          </w:r>
        </w:del>
      </w:ins>
      <w:ins w:id="679" w:author="Martin, Elliot T" w:date="2021-12-01T10:34:00Z">
        <w:del w:id="680" w:author="Elliot Martin" w:date="2022-01-15T18:03:00Z">
          <w:r w:rsidR="00AF046E" w:rsidDel="00296B8D">
            <w:rPr>
              <w:rFonts w:ascii="Arial" w:eastAsia="Arial" w:hAnsi="Arial" w:cs="Arial"/>
              <w:color w:val="000000" w:themeColor="text1"/>
            </w:rPr>
            <w:delText>-C’’</w:delText>
          </w:r>
        </w:del>
      </w:ins>
      <w:ins w:id="681" w:author="Martin, Elliot T" w:date="2021-12-01T10:32:00Z">
        <w:del w:id="682" w:author="Elliot Martin" w:date="2022-01-15T18:03:00Z">
          <w:r w:rsidR="00AF046E" w:rsidDel="00296B8D">
            <w:rPr>
              <w:rFonts w:ascii="Arial" w:eastAsia="Arial" w:hAnsi="Arial" w:cs="Arial"/>
              <w:color w:val="000000" w:themeColor="text1"/>
            </w:rPr>
            <w:delText>)</w:delText>
          </w:r>
        </w:del>
      </w:ins>
      <w:ins w:id="683" w:author="Martin, Elliot T" w:date="2021-12-01T10:33:00Z">
        <w:del w:id="684" w:author="Elliot Martin" w:date="2022-01-15T18:03:00Z">
          <w:r w:rsidR="00AF046E" w:rsidDel="00296B8D">
            <w:rPr>
              <w:rFonts w:ascii="Arial" w:eastAsia="Arial" w:hAnsi="Arial" w:cs="Arial"/>
              <w:color w:val="000000" w:themeColor="text1"/>
            </w:rPr>
            <w:delText xml:space="preserve"> </w:delText>
          </w:r>
        </w:del>
      </w:ins>
      <w:ins w:id="685" w:author="Martin, Elliot T" w:date="2021-12-01T10:32:00Z">
        <w:del w:id="686" w:author="Elliot Martin" w:date="2022-01-15T18:03:00Z">
          <w:r w:rsidR="00AF046E" w:rsidDel="00296B8D">
            <w:rPr>
              <w:rFonts w:ascii="Arial" w:eastAsia="Arial" w:hAnsi="Arial" w:cs="Arial"/>
              <w:color w:val="000000" w:themeColor="text1"/>
            </w:rPr>
            <w:delText>Confocal images of</w:delText>
          </w:r>
        </w:del>
      </w:ins>
      <w:ins w:id="687" w:author="Martin, Elliot T" w:date="2021-12-01T10:35:00Z">
        <w:del w:id="688" w:author="Elliot Martin" w:date="2022-01-15T18:03:00Z">
          <w:r w:rsidR="00AF046E" w:rsidDel="00296B8D">
            <w:rPr>
              <w:rFonts w:ascii="Arial" w:eastAsia="Arial" w:hAnsi="Arial" w:cs="Arial"/>
              <w:color w:val="000000" w:themeColor="text1"/>
            </w:rPr>
            <w:delText xml:space="preserve"> ovaries with</w:delText>
          </w:r>
        </w:del>
      </w:ins>
      <w:ins w:id="689" w:author="Martin, Elliot T" w:date="2021-12-01T10:32:00Z">
        <w:del w:id="690" w:author="Elliot Martin" w:date="2022-01-15T18:03:00Z">
          <w:r w:rsidR="00AF046E" w:rsidDel="00296B8D">
            <w:rPr>
              <w:rFonts w:ascii="Arial" w:eastAsia="Arial" w:hAnsi="Arial" w:cs="Arial"/>
              <w:color w:val="000000" w:themeColor="text1"/>
            </w:rPr>
            <w:delText xml:space="preserve"> in-situ hybridization of RpS19b</w:delText>
          </w:r>
        </w:del>
      </w:ins>
      <w:ins w:id="691" w:author="Martin, Elliot T" w:date="2021-12-01T10:35:00Z">
        <w:del w:id="692" w:author="Elliot Martin" w:date="2022-01-15T18:03:00Z">
          <w:r w:rsidR="00AF046E" w:rsidDel="00296B8D">
            <w:rPr>
              <w:rFonts w:ascii="Arial" w:eastAsia="Arial" w:hAnsi="Arial" w:cs="Arial"/>
              <w:color w:val="000000" w:themeColor="text1"/>
            </w:rPr>
            <w:delText xml:space="preserve"> (green, middle greyscale) XXX</w:delText>
          </w:r>
        </w:del>
      </w:ins>
      <w:ins w:id="693" w:author="Martin, Elliot T" w:date="2021-12-01T10:32:00Z">
        <w:del w:id="694" w:author="Elliot Martin" w:date="2022-01-15T18:03:00Z">
          <w:r w:rsidR="00AF046E" w:rsidDel="00296B8D">
            <w:rPr>
              <w:rFonts w:ascii="Arial" w:eastAsia="Arial" w:hAnsi="Arial" w:cs="Arial"/>
              <w:color w:val="000000" w:themeColor="text1"/>
            </w:rPr>
            <w:delText xml:space="preserve"> demonstrate that </w:delText>
          </w:r>
        </w:del>
      </w:ins>
      <w:ins w:id="695" w:author="Martin, Elliot T" w:date="2021-12-01T10:33:00Z">
        <w:del w:id="696"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697" w:author="Martin, Elliot T" w:date="2021-12-01T10:34:00Z">
        <w:del w:id="698"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699" w:author="Martin, Elliot T" w:date="2021-12-01T10:37:00Z">
        <w:del w:id="700" w:author="Elliot Martin" w:date="2022-01-15T18:03:00Z">
          <w:r w:rsidR="009E17B3" w:rsidDel="00296B8D">
            <w:rPr>
              <w:rFonts w:ascii="Arial" w:eastAsia="Arial" w:hAnsi="Arial" w:cs="Arial"/>
              <w:color w:val="000000" w:themeColor="text1"/>
            </w:rPr>
            <w:delText>-D’’</w:delText>
          </w:r>
        </w:del>
      </w:ins>
      <w:ins w:id="701" w:author="Martin, Elliot T" w:date="2021-12-01T10:34:00Z">
        <w:del w:id="702" w:author="Elliot Martin" w:date="2022-01-15T18:03:00Z">
          <w:r w:rsidR="00AF046E" w:rsidDel="00296B8D">
            <w:rPr>
              <w:rFonts w:ascii="Arial" w:eastAsia="Arial" w:hAnsi="Arial" w:cs="Arial"/>
              <w:color w:val="000000" w:themeColor="text1"/>
            </w:rPr>
            <w:delText xml:space="preserve">) Confocal images of </w:delText>
          </w:r>
        </w:del>
      </w:ins>
      <w:ins w:id="703" w:author="Martin, Elliot T" w:date="2021-12-01T10:36:00Z">
        <w:del w:id="704"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705" w:author="Martin, Elliot T" w:date="2021-12-01T10:37:00Z">
        <w:del w:id="706" w:author="Elliot Martin" w:date="2022-01-15T18:03:00Z">
          <w:r w:rsidR="009E17B3" w:rsidDel="00296B8D">
            <w:rPr>
              <w:rFonts w:ascii="Arial" w:eastAsia="Arial" w:hAnsi="Arial" w:cs="Arial"/>
              <w:color w:val="000000" w:themeColor="text1"/>
            </w:rPr>
            <w:delText xml:space="preserve">(D’) </w:delText>
          </w:r>
        </w:del>
      </w:ins>
      <w:ins w:id="707" w:author="Martin, Elliot T" w:date="2021-12-01T10:36:00Z">
        <w:del w:id="708" w:author="Elliot Martin" w:date="2022-01-15T18:03:00Z">
          <w:r w:rsidR="009E17B3" w:rsidDel="00296B8D">
            <w:rPr>
              <w:rFonts w:ascii="Arial" w:eastAsia="Arial" w:hAnsi="Arial" w:cs="Arial"/>
              <w:color w:val="000000" w:themeColor="text1"/>
            </w:rPr>
            <w:delText xml:space="preserve">GFP (green, middle greyscale), </w:delText>
          </w:r>
        </w:del>
      </w:ins>
      <w:ins w:id="709" w:author="Martin, Elliot T" w:date="2021-12-01T10:37:00Z">
        <w:del w:id="710" w:author="Elliot Martin" w:date="2022-01-15T18:03:00Z">
          <w:r w:rsidR="009E17B3" w:rsidDel="00296B8D">
            <w:rPr>
              <w:rFonts w:ascii="Arial" w:eastAsia="Arial" w:hAnsi="Arial" w:cs="Arial"/>
              <w:color w:val="000000" w:themeColor="text1"/>
            </w:rPr>
            <w:delText xml:space="preserve">(D’') </w:delText>
          </w:r>
        </w:del>
      </w:ins>
      <w:ins w:id="711" w:author="Martin, Elliot T" w:date="2021-12-01T10:36:00Z">
        <w:del w:id="712" w:author="Elliot Martin" w:date="2022-01-15T18:03:00Z">
          <w:r w:rsidR="009E17B3" w:rsidDel="00296B8D">
            <w:rPr>
              <w:rFonts w:ascii="Arial" w:eastAsia="Arial" w:hAnsi="Arial" w:cs="Arial"/>
              <w:color w:val="000000" w:themeColor="text1"/>
            </w:rPr>
            <w:delText>Vasa</w:delText>
          </w:r>
        </w:del>
      </w:ins>
      <w:ins w:id="713" w:author="Martin, Elliot T" w:date="2021-12-01T10:37:00Z">
        <w:del w:id="714" w:author="Elliot Martin" w:date="2022-01-15T18:03:00Z">
          <w:r w:rsidR="009E17B3" w:rsidDel="00296B8D">
            <w:rPr>
              <w:rFonts w:ascii="Arial" w:eastAsia="Arial" w:hAnsi="Arial" w:cs="Arial"/>
              <w:color w:val="000000" w:themeColor="text1"/>
            </w:rPr>
            <w:delText xml:space="preserve"> (blue, right greyscale)</w:delText>
          </w:r>
        </w:del>
      </w:ins>
      <w:ins w:id="715" w:author="Martin, Elliot T" w:date="2021-12-01T10:36:00Z">
        <w:del w:id="716" w:author="Elliot Martin" w:date="2022-01-15T18:03:00Z">
          <w:r w:rsidR="009E17B3" w:rsidDel="00296B8D">
            <w:rPr>
              <w:rFonts w:ascii="Arial" w:eastAsia="Arial" w:hAnsi="Arial" w:cs="Arial"/>
              <w:color w:val="000000" w:themeColor="text1"/>
            </w:rPr>
            <w:delText>, and 1B1</w:delText>
          </w:r>
        </w:del>
      </w:ins>
      <w:ins w:id="717" w:author="Martin, Elliot T" w:date="2021-12-01T10:37:00Z">
        <w:del w:id="718"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719" w:author="Martin, Elliot T" w:date="2021-12-01T10:38:00Z">
        <w:del w:id="720" w:author="Elliot Martin" w:date="2022-01-15T18:03:00Z">
          <w:r w:rsidR="009E17B3" w:rsidDel="00296B8D">
            <w:rPr>
              <w:rFonts w:ascii="Arial" w:eastAsia="Arial" w:hAnsi="Arial" w:cs="Arial"/>
              <w:color w:val="000000" w:themeColor="text1"/>
            </w:rPr>
            <w:delText>of RpS19b::GFP is consistent with its mRNA levels</w:delText>
          </w:r>
        </w:del>
      </w:ins>
      <w:ins w:id="721" w:author="Martin, Elliot T" w:date="2021-12-01T10:37:00Z">
        <w:del w:id="722" w:author="Elliot Martin" w:date="2022-01-15T18:03:00Z">
          <w:r w:rsidR="009E17B3" w:rsidDel="00296B8D">
            <w:rPr>
              <w:rFonts w:ascii="Arial" w:eastAsia="Arial" w:hAnsi="Arial" w:cs="Arial"/>
              <w:color w:val="000000" w:themeColor="text1"/>
            </w:rPr>
            <w:delText xml:space="preserve">. </w:delText>
          </w:r>
        </w:del>
      </w:ins>
    </w:p>
    <w:p w14:paraId="1685309A" w14:textId="3D7CBC5E" w:rsidR="004801A9" w:rsidRDefault="004801A9" w:rsidP="004801A9">
      <w:pPr>
        <w:spacing w:after="0" w:line="360" w:lineRule="auto"/>
        <w:jc w:val="both"/>
        <w:rPr>
          <w:ins w:id="723" w:author="Martin, Elliot T" w:date="2021-12-01T10:38:00Z"/>
          <w:rFonts w:ascii="Arial" w:eastAsia="Arial" w:hAnsi="Arial" w:cs="Arial"/>
          <w:b/>
          <w:bCs/>
          <w:color w:val="000000" w:themeColor="text1"/>
        </w:rPr>
      </w:pPr>
      <w:ins w:id="724" w:author="Martin, Elliot T" w:date="2021-12-01T10:15:00Z">
        <w:r>
          <w:rPr>
            <w:rFonts w:ascii="Arial" w:eastAsia="Arial" w:hAnsi="Arial" w:cs="Arial"/>
            <w:b/>
            <w:bCs/>
            <w:color w:val="000000" w:themeColor="text1"/>
          </w:rPr>
          <w:t xml:space="preserve">Figure </w:t>
        </w:r>
      </w:ins>
      <w:ins w:id="725" w:author="Martin, Elliot T" w:date="2021-12-01T10:16:00Z">
        <w:r>
          <w:rPr>
            <w:rFonts w:ascii="Arial" w:eastAsia="Arial" w:hAnsi="Arial" w:cs="Arial"/>
            <w:b/>
            <w:bCs/>
            <w:color w:val="000000" w:themeColor="text1"/>
          </w:rPr>
          <w:t>4</w:t>
        </w:r>
      </w:ins>
    </w:p>
    <w:p w14:paraId="75533BAF" w14:textId="6080912B" w:rsidR="009E17B3" w:rsidRDefault="009E17B3" w:rsidP="004801A9">
      <w:pPr>
        <w:spacing w:after="0" w:line="360" w:lineRule="auto"/>
        <w:jc w:val="both"/>
        <w:rPr>
          <w:ins w:id="726" w:author="Elliot Martin" w:date="2022-01-09T12:37:00Z"/>
          <w:rFonts w:ascii="Arial" w:eastAsia="Arial" w:hAnsi="Arial" w:cs="Arial"/>
          <w:color w:val="000000" w:themeColor="text1"/>
        </w:rPr>
      </w:pPr>
      <w:ins w:id="727"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728"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729" w:author="Martin, Elliot T" w:date="2021-12-01T10:38:00Z">
        <w:r>
          <w:rPr>
            <w:rFonts w:ascii="Arial" w:eastAsia="Arial" w:hAnsi="Arial" w:cs="Arial"/>
            <w:color w:val="000000" w:themeColor="text1"/>
          </w:rPr>
          <w:t xml:space="preserve">developmentally enriched stages and (B) </w:t>
        </w:r>
      </w:ins>
      <w:ins w:id="730" w:author="Martin, Elliot T" w:date="2021-12-01T10:39:00Z">
        <w:r>
          <w:rPr>
            <w:rFonts w:ascii="Arial" w:eastAsia="Arial" w:hAnsi="Arial" w:cs="Arial"/>
            <w:color w:val="000000" w:themeColor="text1"/>
          </w:rPr>
          <w:t>polysome-seq of developmentally enriched stages</w:t>
        </w:r>
      </w:ins>
      <w:ins w:id="731" w:author="Martin, Elliot T" w:date="2021-12-01T10:38:00Z">
        <w:r>
          <w:rPr>
            <w:rFonts w:ascii="Arial" w:eastAsia="Arial" w:hAnsi="Arial" w:cs="Arial"/>
            <w:color w:val="000000" w:themeColor="text1"/>
          </w:rPr>
          <w:t xml:space="preserve"> indicates that the mRNA level of </w:t>
        </w:r>
      </w:ins>
      <w:ins w:id="732" w:author="Martin, Elliot T" w:date="2021-12-01T10:39:00Z">
        <w:r>
          <w:rPr>
            <w:rFonts w:ascii="Arial" w:eastAsia="Arial" w:hAnsi="Arial" w:cs="Arial"/>
            <w:color w:val="000000" w:themeColor="text1"/>
          </w:rPr>
          <w:t>Ord</w:t>
        </w:r>
      </w:ins>
      <w:ins w:id="733"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734"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735" w:author="Martin, Elliot T" w:date="2021-12-01T10:42:00Z">
        <w:r w:rsidR="005972A8">
          <w:rPr>
            <w:rFonts w:ascii="Arial" w:eastAsia="Arial" w:hAnsi="Arial" w:cs="Arial"/>
            <w:color w:val="000000" w:themeColor="text1"/>
          </w:rPr>
          <w:t>other</w:t>
        </w:r>
      </w:ins>
      <w:ins w:id="736" w:author="Martin, Elliot T" w:date="2021-12-01T10:41:00Z">
        <w:r w:rsidR="005972A8">
          <w:rPr>
            <w:rFonts w:ascii="Arial" w:eastAsia="Arial" w:hAnsi="Arial" w:cs="Arial"/>
            <w:color w:val="000000" w:themeColor="text1"/>
          </w:rPr>
          <w:t xml:space="preserve"> stages</w:t>
        </w:r>
      </w:ins>
      <w:ins w:id="737" w:author="Martin, Elliot T" w:date="2021-12-01T10:40:00Z">
        <w:r>
          <w:rPr>
            <w:rFonts w:ascii="Arial" w:eastAsia="Arial" w:hAnsi="Arial" w:cs="Arial"/>
            <w:color w:val="000000" w:themeColor="text1"/>
          </w:rPr>
          <w:t xml:space="preserve">. </w:t>
        </w:r>
      </w:ins>
      <w:ins w:id="738"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739"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740" w:author="Martin, Elliot T" w:date="2021-12-01T10:42:00Z">
        <w:r w:rsidR="005972A8">
          <w:rPr>
            <w:rFonts w:ascii="Arial" w:eastAsia="Arial" w:hAnsi="Arial" w:cs="Arial"/>
            <w:color w:val="000000" w:themeColor="text1"/>
          </w:rPr>
          <w:t xml:space="preserve"> (</w:t>
        </w:r>
      </w:ins>
      <w:ins w:id="741" w:author="Martin, Elliot T" w:date="2021-12-01T10:48:00Z">
        <w:r w:rsidR="006F217C">
          <w:rPr>
            <w:rFonts w:ascii="Arial" w:eastAsia="Arial" w:hAnsi="Arial" w:cs="Arial"/>
            <w:color w:val="000000" w:themeColor="text1"/>
          </w:rPr>
          <w:t>red</w:t>
        </w:r>
      </w:ins>
      <w:ins w:id="742" w:author="Martin, Elliot T" w:date="2021-12-01T10:42:00Z">
        <w:r w:rsidR="005972A8">
          <w:rPr>
            <w:rFonts w:ascii="Arial" w:eastAsia="Arial" w:hAnsi="Arial" w:cs="Arial"/>
            <w:color w:val="000000" w:themeColor="text1"/>
          </w:rPr>
          <w:t>, middle greyscale)</w:t>
        </w:r>
      </w:ins>
      <w:ins w:id="743" w:author="Martin, Elliot T" w:date="2021-12-01T10:48:00Z">
        <w:r w:rsidR="006F217C">
          <w:rPr>
            <w:rFonts w:ascii="Arial" w:eastAsia="Arial" w:hAnsi="Arial" w:cs="Arial"/>
            <w:color w:val="000000" w:themeColor="text1"/>
          </w:rPr>
          <w:t xml:space="preserve"> and stain</w:t>
        </w:r>
      </w:ins>
      <w:ins w:id="744" w:author="Martin, Elliot T" w:date="2021-12-01T10:49:00Z">
        <w:r w:rsidR="006F217C">
          <w:rPr>
            <w:rFonts w:ascii="Arial" w:eastAsia="Arial" w:hAnsi="Arial" w:cs="Arial"/>
            <w:color w:val="000000" w:themeColor="text1"/>
          </w:rPr>
          <w:t>ed</w:t>
        </w:r>
      </w:ins>
      <w:ins w:id="745" w:author="Martin, Elliot T" w:date="2021-12-01T10:48:00Z">
        <w:r w:rsidR="006F217C">
          <w:rPr>
            <w:rFonts w:ascii="Arial" w:eastAsia="Arial" w:hAnsi="Arial" w:cs="Arial"/>
            <w:color w:val="000000" w:themeColor="text1"/>
          </w:rPr>
          <w:t xml:space="preserve"> for GFP protein</w:t>
        </w:r>
      </w:ins>
      <w:ins w:id="746" w:author="Martin, Elliot T" w:date="2021-12-01T10:49:00Z">
        <w:r w:rsidR="006F217C">
          <w:rPr>
            <w:rFonts w:ascii="Arial" w:eastAsia="Arial" w:hAnsi="Arial" w:cs="Arial"/>
            <w:color w:val="000000" w:themeColor="text1"/>
          </w:rPr>
          <w:t xml:space="preserve"> (green, right greyscale) and DAPI (blue)</w:t>
        </w:r>
      </w:ins>
      <w:ins w:id="747" w:author="Martin, Elliot T" w:date="2021-12-01T10:48:00Z">
        <w:r w:rsidR="006F217C">
          <w:rPr>
            <w:rFonts w:ascii="Arial" w:eastAsia="Arial" w:hAnsi="Arial" w:cs="Arial"/>
            <w:color w:val="000000" w:themeColor="text1"/>
          </w:rPr>
          <w:t xml:space="preserve"> </w:t>
        </w:r>
      </w:ins>
      <w:ins w:id="748" w:author="Martin, Elliot T" w:date="2021-12-01T10:42:00Z">
        <w:r w:rsidR="005972A8">
          <w:rPr>
            <w:rFonts w:ascii="Arial" w:eastAsia="Arial" w:hAnsi="Arial" w:cs="Arial"/>
            <w:color w:val="000000" w:themeColor="text1"/>
          </w:rPr>
          <w:t xml:space="preserve">demonstrate that the mRNA level of </w:t>
        </w:r>
      </w:ins>
      <w:ins w:id="749" w:author="Martin, Elliot T" w:date="2021-12-01T10:46:00Z">
        <w:r w:rsidR="005972A8">
          <w:rPr>
            <w:rFonts w:ascii="Arial" w:eastAsia="Arial" w:hAnsi="Arial" w:cs="Arial"/>
            <w:color w:val="000000" w:themeColor="text1"/>
          </w:rPr>
          <w:t>Ord:</w:t>
        </w:r>
      </w:ins>
      <w:ins w:id="750" w:author="Martin, Elliot T" w:date="2021-12-20T14:58:00Z">
        <w:r w:rsidR="00B71808">
          <w:rPr>
            <w:rFonts w:ascii="Arial" w:eastAsia="Arial" w:hAnsi="Arial" w:cs="Arial"/>
            <w:color w:val="000000" w:themeColor="text1"/>
          </w:rPr>
          <w:t>:</w:t>
        </w:r>
      </w:ins>
      <w:ins w:id="751" w:author="Martin, Elliot T" w:date="2021-12-01T10:46:00Z">
        <w:r w:rsidR="005972A8">
          <w:rPr>
            <w:rFonts w:ascii="Arial" w:eastAsia="Arial" w:hAnsi="Arial" w:cs="Arial"/>
            <w:color w:val="000000" w:themeColor="text1"/>
          </w:rPr>
          <w:t>GFP</w:t>
        </w:r>
      </w:ins>
      <w:ins w:id="752" w:author="Martin, Elliot T" w:date="2021-12-01T10:42:00Z">
        <w:r w:rsidR="005972A8">
          <w:rPr>
            <w:rFonts w:ascii="Arial" w:eastAsia="Arial" w:hAnsi="Arial" w:cs="Arial"/>
            <w:color w:val="000000" w:themeColor="text1"/>
          </w:rPr>
          <w:t xml:space="preserve"> </w:t>
        </w:r>
      </w:ins>
      <w:ins w:id="753" w:author="Martin, Elliot T" w:date="2021-12-01T10:46:00Z">
        <w:r w:rsidR="005972A8">
          <w:rPr>
            <w:rFonts w:ascii="Arial" w:eastAsia="Arial" w:hAnsi="Arial" w:cs="Arial"/>
            <w:color w:val="000000" w:themeColor="text1"/>
          </w:rPr>
          <w:t>is consistent throughout the germarium</w:t>
        </w:r>
      </w:ins>
      <w:ins w:id="754" w:author="Elliot Martin" w:date="2022-01-09T11:29:00Z">
        <w:r w:rsidR="00537EAF">
          <w:rPr>
            <w:rFonts w:ascii="Arial" w:eastAsia="Arial" w:hAnsi="Arial" w:cs="Arial"/>
            <w:color w:val="000000" w:themeColor="text1"/>
          </w:rPr>
          <w:t>.</w:t>
        </w:r>
      </w:ins>
      <w:ins w:id="755" w:author="Martin, Elliot T" w:date="2021-12-01T10:42:00Z">
        <w:del w:id="756" w:author="Elliot Martin" w:date="2022-01-09T11:29:00Z">
          <w:r w:rsidR="005972A8" w:rsidDel="00537EAF">
            <w:rPr>
              <w:rFonts w:ascii="Arial" w:eastAsia="Arial" w:hAnsi="Arial" w:cs="Arial"/>
              <w:color w:val="000000" w:themeColor="text1"/>
            </w:rPr>
            <w:delText xml:space="preserve"> (D-D’’) Confocal images of ovaries</w:delText>
          </w:r>
        </w:del>
      </w:ins>
      <w:ins w:id="757" w:author="Martin, Elliot T" w:date="2021-12-01T10:51:00Z">
        <w:del w:id="758" w:author="Elliot Martin" w:date="2022-01-09T11:29:00Z">
          <w:r w:rsidR="0079365D" w:rsidDel="00537EAF">
            <w:rPr>
              <w:rFonts w:ascii="Arial" w:eastAsia="Arial" w:hAnsi="Arial" w:cs="Arial"/>
              <w:color w:val="000000" w:themeColor="text1"/>
            </w:rPr>
            <w:delText xml:space="preserve"> </w:delText>
          </w:r>
        </w:del>
      </w:ins>
      <w:ins w:id="759" w:author="Martin, Elliot T" w:date="2021-12-01T10:42:00Z">
        <w:del w:id="760"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761" w:author="Martin, Elliot T" w:date="2021-12-01T10:47:00Z">
        <w:del w:id="762"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763" w:author="Martin, Elliot T" w:date="2021-12-01T10:42:00Z">
        <w:del w:id="764"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765"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766" w:author="Martin, Elliot T" w:date="2021-12-20T10:44:00Z"/>
          <w:rFonts w:ascii="Arial" w:eastAsia="Arial" w:hAnsi="Arial" w:cs="Arial"/>
          <w:b/>
          <w:bCs/>
          <w:color w:val="000000" w:themeColor="text1"/>
        </w:rPr>
      </w:pPr>
      <w:ins w:id="767" w:author="Martin, Elliot T" w:date="2021-12-01T10:15:00Z">
        <w:r>
          <w:rPr>
            <w:rFonts w:ascii="Arial" w:eastAsia="Arial" w:hAnsi="Arial" w:cs="Arial"/>
            <w:b/>
            <w:bCs/>
            <w:color w:val="000000" w:themeColor="text1"/>
          </w:rPr>
          <w:t xml:space="preserve">Figure </w:t>
        </w:r>
      </w:ins>
      <w:ins w:id="768" w:author="Martin, Elliot T" w:date="2021-12-01T10:16:00Z">
        <w:r>
          <w:rPr>
            <w:rFonts w:ascii="Arial" w:eastAsia="Arial" w:hAnsi="Arial" w:cs="Arial"/>
            <w:b/>
            <w:bCs/>
            <w:color w:val="000000" w:themeColor="text1"/>
          </w:rPr>
          <w:t>5</w:t>
        </w:r>
      </w:ins>
    </w:p>
    <w:p w14:paraId="2E5E96AB" w14:textId="1AAA924B" w:rsidR="004718E9" w:rsidRDefault="00537EAF" w:rsidP="004801A9">
      <w:pPr>
        <w:spacing w:after="0" w:line="360" w:lineRule="auto"/>
        <w:jc w:val="both"/>
        <w:rPr>
          <w:ins w:id="769" w:author="Elliot Martin" w:date="2022-01-09T11:29:00Z"/>
          <w:rFonts w:ascii="Arial" w:eastAsia="Arial" w:hAnsi="Arial" w:cs="Arial"/>
          <w:color w:val="000000" w:themeColor="text1"/>
        </w:rPr>
      </w:pPr>
      <w:ins w:id="770" w:author="Elliot Martin" w:date="2022-01-09T11:29:00Z">
        <w:r>
          <w:rPr>
            <w:rFonts w:ascii="Arial" w:eastAsia="Arial" w:hAnsi="Arial" w:cs="Arial"/>
            <w:color w:val="000000" w:themeColor="text1"/>
          </w:rPr>
          <w:t xml:space="preserve">(A) Violin plot of </w:t>
        </w:r>
      </w:ins>
      <w:ins w:id="771" w:author="Elliot Martin" w:date="2022-01-09T11:30:00Z">
        <w:r>
          <w:rPr>
            <w:rFonts w:ascii="Arial" w:eastAsia="Arial" w:hAnsi="Arial" w:cs="Arial"/>
            <w:color w:val="000000" w:themeColor="text1"/>
          </w:rPr>
          <w:t xml:space="preserve">expression of genes in the GO category Double-strand break repair from </w:t>
        </w:r>
      </w:ins>
      <w:ins w:id="772" w:author="Elliot Martin" w:date="2022-01-09T11:33:00Z">
        <w:r w:rsidR="008942D5">
          <w:rPr>
            <w:rFonts w:ascii="Arial" w:eastAsia="Arial" w:hAnsi="Arial" w:cs="Arial"/>
            <w:color w:val="000000" w:themeColor="text1"/>
          </w:rPr>
          <w:t>i</w:t>
        </w:r>
      </w:ins>
      <w:ins w:id="773"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774" w:author="Elliot Martin" w:date="2022-01-09T11:30:00Z">
        <w:r>
          <w:rPr>
            <w:rFonts w:ascii="Arial" w:eastAsia="Arial" w:hAnsi="Arial" w:cs="Arial"/>
            <w:color w:val="000000" w:themeColor="text1"/>
          </w:rPr>
          <w:t xml:space="preserve">. No significant overall </w:t>
        </w:r>
      </w:ins>
      <w:ins w:id="775" w:author="Elliot Martin" w:date="2022-01-09T11:31:00Z">
        <w:r>
          <w:rPr>
            <w:rFonts w:ascii="Arial" w:eastAsia="Arial" w:hAnsi="Arial" w:cs="Arial"/>
            <w:color w:val="000000" w:themeColor="text1"/>
          </w:rPr>
          <w:t>change in expression of these genes occurs compar</w:t>
        </w:r>
      </w:ins>
      <w:ins w:id="776" w:author="Elliot Martin" w:date="2022-01-09T11:32:00Z">
        <w:r w:rsidR="008942D5">
          <w:rPr>
            <w:rFonts w:ascii="Arial" w:eastAsia="Arial" w:hAnsi="Arial" w:cs="Arial"/>
            <w:color w:val="000000" w:themeColor="text1"/>
          </w:rPr>
          <w:t xml:space="preserve">ing each genetically enriched developmental </w:t>
        </w:r>
      </w:ins>
      <w:ins w:id="777" w:author="Elliot Martin" w:date="2022-01-09T11:33:00Z">
        <w:r w:rsidR="008942D5">
          <w:rPr>
            <w:rFonts w:ascii="Arial" w:eastAsia="Arial" w:hAnsi="Arial" w:cs="Arial"/>
            <w:color w:val="000000" w:themeColor="text1"/>
          </w:rPr>
          <w:t>stage to GSCs</w:t>
        </w:r>
      </w:ins>
      <w:ins w:id="778" w:author="Elliot Martin" w:date="2022-01-09T11:31:00Z">
        <w:r>
          <w:rPr>
            <w:rFonts w:ascii="Arial" w:eastAsia="Arial" w:hAnsi="Arial" w:cs="Arial"/>
            <w:color w:val="000000" w:themeColor="text1"/>
          </w:rPr>
          <w:t xml:space="preserve">. (B) Violin plot of expression of genes in the GO category Double-strand break repair from </w:t>
        </w:r>
      </w:ins>
      <w:ins w:id="779" w:author="Elliot Martin" w:date="2022-01-09T11:33:00Z">
        <w:r w:rsidR="008942D5">
          <w:rPr>
            <w:rFonts w:ascii="Arial" w:eastAsia="Arial" w:hAnsi="Arial" w:cs="Arial"/>
            <w:color w:val="000000" w:themeColor="text1"/>
          </w:rPr>
          <w:t>polysome-</w:t>
        </w:r>
      </w:ins>
      <w:ins w:id="780" w:author="Elliot Martin" w:date="2022-01-09T11:31:00Z">
        <w:r>
          <w:rPr>
            <w:rFonts w:ascii="Arial" w:eastAsia="Arial" w:hAnsi="Arial" w:cs="Arial"/>
            <w:color w:val="000000" w:themeColor="text1"/>
          </w:rPr>
          <w:t xml:space="preserve">seq. </w:t>
        </w:r>
      </w:ins>
      <w:proofErr w:type="gramStart"/>
      <w:ins w:id="781" w:author="Elliot Martin" w:date="2022-01-09T11:33:00Z">
        <w:r w:rsidR="008942D5">
          <w:rPr>
            <w:rFonts w:ascii="Arial" w:eastAsia="Arial" w:hAnsi="Arial" w:cs="Arial"/>
            <w:color w:val="000000" w:themeColor="text1"/>
          </w:rPr>
          <w:t>O</w:t>
        </w:r>
      </w:ins>
      <w:ins w:id="782" w:author="Elliot Martin" w:date="2022-01-09T11:31:00Z">
        <w:r>
          <w:rPr>
            <w:rFonts w:ascii="Arial" w:eastAsia="Arial" w:hAnsi="Arial" w:cs="Arial"/>
            <w:color w:val="000000" w:themeColor="text1"/>
          </w:rPr>
          <w:t>verall  expression</w:t>
        </w:r>
        <w:proofErr w:type="gramEnd"/>
        <w:r>
          <w:rPr>
            <w:rFonts w:ascii="Arial" w:eastAsia="Arial" w:hAnsi="Arial" w:cs="Arial"/>
            <w:color w:val="000000" w:themeColor="text1"/>
          </w:rPr>
          <w:t xml:space="preserve"> of these genes </w:t>
        </w:r>
      </w:ins>
      <w:ins w:id="783" w:author="Elliot Martin" w:date="2022-01-09T11:34:00Z">
        <w:r w:rsidR="008942D5">
          <w:rPr>
            <w:rFonts w:ascii="Arial" w:eastAsia="Arial" w:hAnsi="Arial" w:cs="Arial"/>
            <w:color w:val="000000" w:themeColor="text1"/>
          </w:rPr>
          <w:t>increases in CBs, cysts, and young</w:t>
        </w:r>
      </w:ins>
      <w:ins w:id="784" w:author="Elliot Martin" w:date="2022-01-09T11:35:00Z">
        <w:r w:rsidR="008942D5">
          <w:rPr>
            <w:rFonts w:ascii="Arial" w:eastAsia="Arial" w:hAnsi="Arial" w:cs="Arial"/>
            <w:color w:val="000000" w:themeColor="text1"/>
          </w:rPr>
          <w:t>-</w:t>
        </w:r>
      </w:ins>
      <w:proofErr w:type="spellStart"/>
      <w:ins w:id="785"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786" w:author="Elliot Martin" w:date="2022-01-09T11:35:00Z">
        <w:r w:rsidR="008942D5">
          <w:rPr>
            <w:rFonts w:ascii="Arial" w:eastAsia="Arial" w:hAnsi="Arial" w:cs="Arial"/>
            <w:color w:val="000000" w:themeColor="text1"/>
          </w:rPr>
          <w:t xml:space="preserve"> compared</w:t>
        </w:r>
      </w:ins>
      <w:ins w:id="787" w:author="Elliot Martin" w:date="2022-01-09T11:34:00Z">
        <w:r w:rsidR="008942D5">
          <w:rPr>
            <w:rFonts w:ascii="Arial" w:eastAsia="Arial" w:hAnsi="Arial" w:cs="Arial"/>
            <w:color w:val="000000" w:themeColor="text1"/>
          </w:rPr>
          <w:t xml:space="preserve"> to GSCs.</w:t>
        </w:r>
      </w:ins>
      <w:ins w:id="788" w:author="Elliot Martin" w:date="2022-01-09T11:35:00Z">
        <w:r w:rsidR="001570BB">
          <w:rPr>
            <w:rFonts w:ascii="Arial" w:eastAsia="Arial" w:hAnsi="Arial" w:cs="Arial"/>
            <w:color w:val="000000" w:themeColor="text1"/>
          </w:rPr>
          <w:t xml:space="preserve"> Values above plots represent </w:t>
        </w:r>
      </w:ins>
      <w:ins w:id="789"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790" w:author="Elliot Martin" w:date="2022-01-09T11:35:00Z">
        <w:r w:rsidR="001570BB">
          <w:rPr>
            <w:rFonts w:ascii="Arial" w:eastAsia="Arial" w:hAnsi="Arial" w:cs="Arial"/>
            <w:color w:val="000000" w:themeColor="text1"/>
          </w:rPr>
          <w:t xml:space="preserve">p-values resulting from </w:t>
        </w:r>
      </w:ins>
      <w:ins w:id="791" w:author="Elliot Martin" w:date="2022-01-09T11:36:00Z">
        <w:r w:rsidR="001570BB">
          <w:rPr>
            <w:rFonts w:ascii="Arial" w:eastAsia="Arial" w:hAnsi="Arial" w:cs="Arial"/>
            <w:color w:val="000000" w:themeColor="text1"/>
          </w:rPr>
          <w:t xml:space="preserve">a </w:t>
        </w:r>
      </w:ins>
      <w:ins w:id="792"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793"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79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795"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w:t>
        </w:r>
        <w:r w:rsidR="007B6C35">
          <w:rPr>
            <w:rFonts w:ascii="Arial" w:eastAsia="Arial" w:hAnsi="Arial" w:cs="Arial"/>
            <w:color w:val="000000" w:themeColor="text1"/>
          </w:rPr>
          <w:lastRenderedPageBreak/>
          <w:t>GSC</w:t>
        </w:r>
      </w:ins>
      <w:ins w:id="796" w:author="Elliot Martin" w:date="2022-01-09T12:33:00Z">
        <w:r w:rsidR="007B6C35">
          <w:rPr>
            <w:rFonts w:ascii="Arial" w:eastAsia="Arial" w:hAnsi="Arial" w:cs="Arial"/>
            <w:color w:val="000000" w:themeColor="text1"/>
          </w:rPr>
          <w:t>/</w:t>
        </w:r>
      </w:ins>
      <w:ins w:id="797" w:author="Elliot Martin" w:date="2022-01-09T12:32:00Z">
        <w:r w:rsidR="007B6C35">
          <w:rPr>
            <w:rFonts w:ascii="Arial" w:eastAsia="Arial" w:hAnsi="Arial" w:cs="Arial"/>
            <w:color w:val="000000" w:themeColor="text1"/>
          </w:rPr>
          <w:t>CB</w:t>
        </w:r>
      </w:ins>
      <w:ins w:id="798" w:author="Elliot Martin" w:date="2022-01-09T12:33:00Z">
        <w:r w:rsidR="007B6C35">
          <w:rPr>
            <w:rFonts w:ascii="Arial" w:eastAsia="Arial" w:hAnsi="Arial" w:cs="Arial"/>
            <w:color w:val="000000" w:themeColor="text1"/>
          </w:rPr>
          <w:t>/2CC cluster</w:t>
        </w:r>
      </w:ins>
      <w:ins w:id="799"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5F26F80B" w14:textId="77777777" w:rsidR="00537EAF" w:rsidRDefault="00537EAF" w:rsidP="004801A9">
      <w:pPr>
        <w:spacing w:after="0" w:line="360" w:lineRule="auto"/>
        <w:jc w:val="both"/>
        <w:rPr>
          <w:ins w:id="800"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801" w:author="Martin, Elliot T" w:date="2021-12-01T10:15:00Z"/>
          <w:rFonts w:ascii="Arial" w:eastAsia="Arial" w:hAnsi="Arial" w:cs="Arial"/>
          <w:color w:val="000000" w:themeColor="text1"/>
        </w:rPr>
      </w:pPr>
      <w:ins w:id="802" w:author="Martin, Elliot T" w:date="2021-12-01T10:15:00Z">
        <w:r>
          <w:rPr>
            <w:rFonts w:ascii="Arial" w:eastAsia="Arial" w:hAnsi="Arial" w:cs="Arial"/>
            <w:b/>
            <w:bCs/>
            <w:color w:val="000000" w:themeColor="text1"/>
          </w:rPr>
          <w:t xml:space="preserve">Figure </w:t>
        </w:r>
      </w:ins>
      <w:ins w:id="803"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804" w:author="Martin, Elliot T" w:date="2021-12-20T10:45:00Z"/>
          <w:rFonts w:ascii="Arial" w:eastAsia="Arial" w:hAnsi="Arial" w:cs="Arial"/>
          <w:color w:val="000000" w:themeColor="text1"/>
          <w:rPrChange w:id="805" w:author="Martin, Elliot T" w:date="2021-12-20T16:49:00Z">
            <w:rPr>
              <w:ins w:id="806" w:author="Martin, Elliot T" w:date="2021-12-20T10:45:00Z"/>
              <w:rFonts w:ascii="Arial" w:eastAsia="Arial" w:hAnsi="Arial" w:cs="Arial"/>
              <w:b/>
              <w:bCs/>
              <w:color w:val="000000" w:themeColor="text1"/>
            </w:rPr>
          </w:rPrChange>
        </w:rPr>
      </w:pPr>
      <w:ins w:id="807" w:author="Martin, Elliot T" w:date="2021-12-20T16:49:00Z">
        <w:r>
          <w:rPr>
            <w:rFonts w:ascii="Arial" w:eastAsia="Arial" w:hAnsi="Arial" w:cs="Arial"/>
            <w:color w:val="000000" w:themeColor="text1"/>
          </w:rPr>
          <w:t xml:space="preserve">(A) </w:t>
        </w:r>
      </w:ins>
      <w:ins w:id="808" w:author="Martin, Elliot T" w:date="2021-12-20T10:45:00Z">
        <w:r w:rsidR="004718E9" w:rsidRPr="00AE34A4">
          <w:rPr>
            <w:rFonts w:ascii="Arial" w:eastAsia="Arial" w:hAnsi="Arial" w:cs="Arial"/>
            <w:color w:val="000000" w:themeColor="text1"/>
            <w:rPrChange w:id="809" w:author="Martin, Elliot T" w:date="2021-12-20T16:49:00Z">
              <w:rPr/>
            </w:rPrChange>
          </w:rPr>
          <w:t xml:space="preserve">Schema of </w:t>
        </w:r>
      </w:ins>
      <w:ins w:id="810" w:author="Martin, Elliot T" w:date="2021-12-20T10:47:00Z">
        <w:r w:rsidR="004718E9" w:rsidRPr="00AE34A4">
          <w:rPr>
            <w:rFonts w:ascii="Arial" w:eastAsia="Arial" w:hAnsi="Arial" w:cs="Arial"/>
            <w:color w:val="000000" w:themeColor="text1"/>
            <w:rPrChange w:id="811" w:author="Martin, Elliot T" w:date="2021-12-20T16:49:00Z">
              <w:rPr/>
            </w:rPrChange>
          </w:rPr>
          <w:t xml:space="preserve">strategy </w:t>
        </w:r>
      </w:ins>
      <w:ins w:id="812" w:author="Martin, Elliot T" w:date="2021-12-20T10:46:00Z">
        <w:r w:rsidR="004718E9" w:rsidRPr="00AE34A4">
          <w:rPr>
            <w:rFonts w:ascii="Arial" w:eastAsia="Arial" w:hAnsi="Arial" w:cs="Arial"/>
            <w:color w:val="000000" w:themeColor="text1"/>
            <w:rPrChange w:id="813" w:author="Martin, Elliot T" w:date="2021-12-20T16:49:00Z">
              <w:rPr/>
            </w:rPrChange>
          </w:rPr>
          <w:t>used to obtain input mRNA samples and mat</w:t>
        </w:r>
      </w:ins>
      <w:ins w:id="814" w:author="Martin, Elliot T" w:date="2021-12-20T10:47:00Z">
        <w:r w:rsidR="004718E9" w:rsidRPr="00AE34A4">
          <w:rPr>
            <w:rFonts w:ascii="Arial" w:eastAsia="Arial" w:hAnsi="Arial" w:cs="Arial"/>
            <w:color w:val="000000" w:themeColor="text1"/>
            <w:rPrChange w:id="815" w:author="Martin, Elliot T" w:date="2021-12-20T16:49:00Z">
              <w:rPr/>
            </w:rPrChange>
          </w:rPr>
          <w:t>ched polysome-seq libraries of ovaries genetically enriched for developmental milestones</w:t>
        </w:r>
      </w:ins>
      <w:ins w:id="816" w:author="Martin, Elliot T" w:date="2021-12-20T10:48:00Z">
        <w:r w:rsidR="004718E9" w:rsidRPr="00AE34A4">
          <w:rPr>
            <w:rFonts w:ascii="Arial" w:eastAsia="Arial" w:hAnsi="Arial" w:cs="Arial"/>
            <w:color w:val="000000" w:themeColor="text1"/>
            <w:rPrChange w:id="817" w:author="Martin, Elliot T" w:date="2021-12-20T16:49:00Z">
              <w:rPr/>
            </w:rPrChange>
          </w:rPr>
          <w:t xml:space="preserve">. (B-B’) </w:t>
        </w:r>
      </w:ins>
      <w:ins w:id="818" w:author="Martin, Elliot T" w:date="2021-12-20T10:50:00Z">
        <w:r w:rsidR="00956C14" w:rsidRPr="00AE34A4">
          <w:rPr>
            <w:rFonts w:ascii="Arial" w:eastAsia="Arial" w:hAnsi="Arial" w:cs="Arial"/>
            <w:color w:val="000000" w:themeColor="text1"/>
            <w:rPrChange w:id="819" w:author="Martin, Elliot T" w:date="2021-12-20T16:49:00Z">
              <w:rPr/>
            </w:rPrChange>
          </w:rPr>
          <w:t>Clustered h</w:t>
        </w:r>
      </w:ins>
      <w:ins w:id="820" w:author="Martin, Elliot T" w:date="2021-12-20T10:48:00Z">
        <w:r w:rsidR="004718E9" w:rsidRPr="00AE34A4">
          <w:rPr>
            <w:rFonts w:ascii="Arial" w:eastAsia="Arial" w:hAnsi="Arial" w:cs="Arial"/>
            <w:color w:val="000000" w:themeColor="text1"/>
            <w:rPrChange w:id="821"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822" w:author="Martin, Elliot T" w:date="2021-12-20T16:49:00Z">
              <w:rPr/>
            </w:rPrChange>
          </w:rPr>
          <w:t>mRNAseq</w:t>
        </w:r>
        <w:proofErr w:type="spellEnd"/>
        <w:r w:rsidR="004718E9" w:rsidRPr="00AE34A4">
          <w:rPr>
            <w:rFonts w:ascii="Arial" w:eastAsia="Arial" w:hAnsi="Arial" w:cs="Arial"/>
            <w:color w:val="000000" w:themeColor="text1"/>
            <w:rPrChange w:id="823" w:author="Martin, Elliot T" w:date="2021-12-20T16:49:00Z">
              <w:rPr/>
            </w:rPrChange>
          </w:rPr>
          <w:t xml:space="preserve"> and (B’) </w:t>
        </w:r>
      </w:ins>
      <w:ins w:id="824" w:author="Martin, Elliot T" w:date="2021-12-20T10:58:00Z">
        <w:r w:rsidR="00875FF8" w:rsidRPr="00AE34A4">
          <w:rPr>
            <w:rFonts w:ascii="Arial" w:eastAsia="Arial" w:hAnsi="Arial" w:cs="Arial"/>
            <w:color w:val="000000" w:themeColor="text1"/>
            <w:rPrChange w:id="825" w:author="Martin, Elliot T" w:date="2021-12-20T16:49:00Z">
              <w:rPr/>
            </w:rPrChange>
          </w:rPr>
          <w:t>log</w:t>
        </w:r>
        <w:r w:rsidR="00875FF8" w:rsidRPr="00AE34A4">
          <w:rPr>
            <w:rFonts w:ascii="Arial" w:eastAsia="Arial" w:hAnsi="Arial" w:cs="Arial"/>
            <w:color w:val="000000" w:themeColor="text1"/>
            <w:vertAlign w:val="subscript"/>
            <w:rPrChange w:id="826"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827" w:author="Martin, Elliot T" w:date="2021-12-20T16:49:00Z">
              <w:rPr/>
            </w:rPrChange>
          </w:rPr>
          <w:t>(</w:t>
        </w:r>
      </w:ins>
      <w:ins w:id="828" w:author="Martin, Elliot T" w:date="2021-12-20T10:50:00Z">
        <w:r w:rsidR="00956C14" w:rsidRPr="00AE34A4">
          <w:rPr>
            <w:rFonts w:ascii="Arial" w:eastAsia="Arial" w:hAnsi="Arial" w:cs="Arial"/>
            <w:color w:val="000000" w:themeColor="text1"/>
            <w:rPrChange w:id="829" w:author="Martin, Elliot T" w:date="2021-12-20T16:49:00Z">
              <w:rPr/>
            </w:rPrChange>
          </w:rPr>
          <w:t>TE</w:t>
        </w:r>
      </w:ins>
      <w:ins w:id="830" w:author="Martin, Elliot T" w:date="2021-12-20T10:58:00Z">
        <w:r w:rsidR="00875FF8" w:rsidRPr="00AE34A4">
          <w:rPr>
            <w:rFonts w:ascii="Arial" w:eastAsia="Arial" w:hAnsi="Arial" w:cs="Arial"/>
            <w:color w:val="000000" w:themeColor="text1"/>
            <w:rPrChange w:id="831" w:author="Martin, Elliot T" w:date="2021-12-20T16:49:00Z">
              <w:rPr/>
            </w:rPrChange>
          </w:rPr>
          <w:t>)</w:t>
        </w:r>
      </w:ins>
      <w:ins w:id="832" w:author="Martin, Elliot T" w:date="2021-12-20T10:50:00Z">
        <w:r w:rsidR="00956C14" w:rsidRPr="00AE34A4">
          <w:rPr>
            <w:rFonts w:ascii="Arial" w:eastAsia="Arial" w:hAnsi="Arial" w:cs="Arial"/>
            <w:color w:val="000000" w:themeColor="text1"/>
            <w:rPrChange w:id="833" w:author="Martin, Elliot T" w:date="2021-12-20T16:49:00Z">
              <w:rPr/>
            </w:rPrChange>
          </w:rPr>
          <w:t xml:space="preserve"> from </w:t>
        </w:r>
      </w:ins>
      <w:ins w:id="834" w:author="Martin, Elliot T" w:date="2021-12-20T10:49:00Z">
        <w:r w:rsidR="00956C14" w:rsidRPr="00AE34A4">
          <w:rPr>
            <w:rFonts w:ascii="Arial" w:eastAsia="Arial" w:hAnsi="Arial" w:cs="Arial"/>
            <w:color w:val="000000" w:themeColor="text1"/>
            <w:rPrChange w:id="835" w:author="Martin, Elliot T" w:date="2021-12-20T16:49:00Z">
              <w:rPr/>
            </w:rPrChange>
          </w:rPr>
          <w:t xml:space="preserve">bulk polysome-seq of the developmental milestones indicated on the X-axis. Each row in the heatmap indicates a </w:t>
        </w:r>
      </w:ins>
      <w:ins w:id="836" w:author="Martin, Elliot T" w:date="2021-12-20T10:50:00Z">
        <w:r w:rsidR="00956C14" w:rsidRPr="00AE34A4">
          <w:rPr>
            <w:rFonts w:ascii="Arial" w:eastAsia="Arial" w:hAnsi="Arial" w:cs="Arial"/>
            <w:color w:val="000000" w:themeColor="text1"/>
            <w:rPrChange w:id="837" w:author="Martin, Elliot T" w:date="2021-12-20T16:49:00Z">
              <w:rPr/>
            </w:rPrChange>
          </w:rPr>
          <w:t xml:space="preserve">gene </w:t>
        </w:r>
      </w:ins>
      <w:ins w:id="838" w:author="Martin, Elliot T" w:date="2021-12-20T10:51:00Z">
        <w:r w:rsidR="00956C14" w:rsidRPr="00AE34A4">
          <w:rPr>
            <w:rFonts w:ascii="Arial" w:eastAsia="Arial" w:hAnsi="Arial" w:cs="Arial"/>
            <w:color w:val="000000" w:themeColor="text1"/>
            <w:rPrChange w:id="839" w:author="Martin, Elliot T" w:date="2021-12-20T16:49:00Z">
              <w:rPr/>
            </w:rPrChange>
          </w:rPr>
          <w:t>that is differentially expressed in at least one of the milestones compared to all others in a pairwise fashion.</w:t>
        </w:r>
      </w:ins>
      <w:ins w:id="840" w:author="Martin, Elliot T" w:date="2021-12-20T10:54:00Z">
        <w:r w:rsidR="00956C14" w:rsidRPr="00AE34A4">
          <w:rPr>
            <w:rFonts w:ascii="Arial" w:eastAsia="Arial" w:hAnsi="Arial" w:cs="Arial"/>
            <w:color w:val="000000" w:themeColor="text1"/>
            <w:rPrChange w:id="841" w:author="Martin, Elliot T" w:date="2021-12-20T16:49:00Z">
              <w:rPr/>
            </w:rPrChange>
          </w:rPr>
          <w:t xml:space="preserve"> Color scale denotes average relative expression.</w:t>
        </w:r>
      </w:ins>
      <w:ins w:id="842" w:author="Martin, Elliot T" w:date="2021-12-20T10:51:00Z">
        <w:r w:rsidR="00956C14" w:rsidRPr="00AE34A4">
          <w:rPr>
            <w:rFonts w:ascii="Arial" w:eastAsia="Arial" w:hAnsi="Arial" w:cs="Arial"/>
            <w:color w:val="000000" w:themeColor="text1"/>
            <w:rPrChange w:id="843" w:author="Martin, Elliot T" w:date="2021-12-20T16:49:00Z">
              <w:rPr/>
            </w:rPrChange>
          </w:rPr>
          <w:t xml:space="preserve"> (C) </w:t>
        </w:r>
        <w:del w:id="844" w:author="Elliot Martin" w:date="2022-01-09T12:35:00Z">
          <w:r w:rsidR="00956C14" w:rsidRPr="00AE34A4" w:rsidDel="00E52D4B">
            <w:rPr>
              <w:rFonts w:ascii="Arial" w:eastAsia="Arial" w:hAnsi="Arial" w:cs="Arial"/>
              <w:color w:val="000000" w:themeColor="text1"/>
              <w:rPrChange w:id="845" w:author="Martin, Elliot T" w:date="2021-12-20T16:49:00Z">
                <w:rPr/>
              </w:rPrChange>
            </w:rPr>
            <w:delText>sc-seq</w:delText>
          </w:r>
        </w:del>
      </w:ins>
      <w:proofErr w:type="spellStart"/>
      <w:ins w:id="846"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847" w:author="Martin, Elliot T" w:date="2021-12-20T10:51:00Z">
        <w:r w:rsidR="00956C14" w:rsidRPr="00AE34A4">
          <w:rPr>
            <w:rFonts w:ascii="Arial" w:eastAsia="Arial" w:hAnsi="Arial" w:cs="Arial"/>
            <w:color w:val="000000" w:themeColor="text1"/>
            <w:rPrChange w:id="848" w:author="Martin, Elliot T" w:date="2021-12-20T16:49:00Z">
              <w:rPr/>
            </w:rPrChange>
          </w:rPr>
          <w:t xml:space="preserve"> </w:t>
        </w:r>
      </w:ins>
      <w:ins w:id="849" w:author="Martin, Elliot T" w:date="2021-12-20T10:52:00Z">
        <w:r w:rsidR="00956C14" w:rsidRPr="00AE34A4">
          <w:rPr>
            <w:rFonts w:ascii="Arial" w:eastAsia="Arial" w:hAnsi="Arial" w:cs="Arial"/>
            <w:color w:val="000000" w:themeColor="text1"/>
            <w:rPrChange w:id="850" w:author="Martin, Elliot T" w:date="2021-12-20T16:49:00Z">
              <w:rPr/>
            </w:rPrChange>
          </w:rPr>
          <w:t xml:space="preserve">of early germline cells </w:t>
        </w:r>
      </w:ins>
      <w:ins w:id="851" w:author="Martin, Elliot T" w:date="2021-12-20T10:51:00Z">
        <w:r w:rsidR="00956C14" w:rsidRPr="00AE34A4">
          <w:rPr>
            <w:rFonts w:ascii="Arial" w:eastAsia="Arial" w:hAnsi="Arial" w:cs="Arial"/>
            <w:color w:val="000000" w:themeColor="text1"/>
            <w:rPrChange w:id="852" w:author="Martin, Elliot T" w:date="2021-12-20T16:49:00Z">
              <w:rPr/>
            </w:rPrChange>
          </w:rPr>
          <w:t xml:space="preserve">and (C’) </w:t>
        </w:r>
      </w:ins>
      <w:ins w:id="853" w:author="Martin, Elliot T" w:date="2021-12-20T10:52:00Z">
        <w:del w:id="854" w:author="Elliot Martin" w:date="2022-01-09T12:35:00Z">
          <w:r w:rsidR="00956C14" w:rsidRPr="00AE34A4" w:rsidDel="00E52D4B">
            <w:rPr>
              <w:rFonts w:ascii="Arial" w:eastAsia="Arial" w:hAnsi="Arial" w:cs="Arial"/>
              <w:color w:val="000000" w:themeColor="text1"/>
              <w:rPrChange w:id="855" w:author="Martin, Elliot T" w:date="2021-12-20T16:49:00Z">
                <w:rPr/>
              </w:rPrChange>
            </w:rPr>
            <w:delText>sc-seq</w:delText>
          </w:r>
        </w:del>
      </w:ins>
      <w:proofErr w:type="spellStart"/>
      <w:ins w:id="856"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857" w:author="Martin, Elliot T" w:date="2021-12-20T10:52:00Z">
        <w:r w:rsidR="00956C14" w:rsidRPr="00AE34A4">
          <w:rPr>
            <w:rFonts w:ascii="Arial" w:eastAsia="Arial" w:hAnsi="Arial" w:cs="Arial"/>
            <w:color w:val="000000" w:themeColor="text1"/>
            <w:rPrChange w:id="858" w:author="Martin, Elliot T" w:date="2021-12-20T16:49:00Z">
              <w:rPr/>
            </w:rPrChange>
          </w:rPr>
          <w:t xml:space="preserve"> of somatic cells</w:t>
        </w:r>
      </w:ins>
      <w:ins w:id="859" w:author="Martin, Elliot T" w:date="2021-12-20T10:51:00Z">
        <w:r w:rsidR="00956C14" w:rsidRPr="00AE34A4">
          <w:rPr>
            <w:rFonts w:ascii="Arial" w:eastAsia="Arial" w:hAnsi="Arial" w:cs="Arial"/>
            <w:color w:val="000000" w:themeColor="text1"/>
            <w:rPrChange w:id="860" w:author="Martin, Elliot T" w:date="2021-12-20T16:49:00Z">
              <w:rPr/>
            </w:rPrChange>
          </w:rPr>
          <w:t xml:space="preserve"> </w:t>
        </w:r>
      </w:ins>
      <w:ins w:id="861" w:author="Martin, Elliot T" w:date="2021-12-20T10:52:00Z">
        <w:r w:rsidR="00956C14" w:rsidRPr="00AE34A4">
          <w:rPr>
            <w:rFonts w:ascii="Arial" w:eastAsia="Arial" w:hAnsi="Arial" w:cs="Arial"/>
            <w:color w:val="000000" w:themeColor="text1"/>
            <w:rPrChange w:id="862" w:author="Martin, Elliot T" w:date="2021-12-20T16:49:00Z">
              <w:rPr/>
            </w:rPrChange>
          </w:rPr>
          <w:t>in the germarium</w:t>
        </w:r>
      </w:ins>
      <w:ins w:id="863" w:author="Martin, Elliot T" w:date="2021-12-20T10:51:00Z">
        <w:r w:rsidR="00956C14" w:rsidRPr="00AE34A4">
          <w:rPr>
            <w:rFonts w:ascii="Arial" w:eastAsia="Arial" w:hAnsi="Arial" w:cs="Arial"/>
            <w:color w:val="000000" w:themeColor="text1"/>
            <w:rPrChange w:id="864" w:author="Martin, Elliot T" w:date="2021-12-20T16:49:00Z">
              <w:rPr/>
            </w:rPrChange>
          </w:rPr>
          <w:t>.</w:t>
        </w:r>
      </w:ins>
      <w:ins w:id="865" w:author="Martin, Elliot T" w:date="2021-12-20T10:52:00Z">
        <w:r w:rsidR="00956C14" w:rsidRPr="00AE34A4">
          <w:rPr>
            <w:rFonts w:ascii="Arial" w:eastAsia="Arial" w:hAnsi="Arial" w:cs="Arial"/>
            <w:color w:val="000000" w:themeColor="text1"/>
            <w:rPrChange w:id="866" w:author="Martin, Elliot T" w:date="2021-12-20T16:49:00Z">
              <w:rPr/>
            </w:rPrChange>
          </w:rPr>
          <w:t xml:space="preserve"> X-axis denotes </w:t>
        </w:r>
      </w:ins>
      <w:ins w:id="867" w:author="Martin, Elliot T" w:date="2021-12-20T10:53:00Z">
        <w:r w:rsidR="00956C14" w:rsidRPr="00AE34A4">
          <w:rPr>
            <w:rFonts w:ascii="Arial" w:eastAsia="Arial" w:hAnsi="Arial" w:cs="Arial"/>
            <w:color w:val="000000" w:themeColor="text1"/>
            <w:rPrChange w:id="868" w:author="Martin, Elliot T" w:date="2021-12-20T16:49:00Z">
              <w:rPr/>
            </w:rPrChange>
          </w:rPr>
          <w:t>cell-type and e</w:t>
        </w:r>
      </w:ins>
      <w:ins w:id="869" w:author="Martin, Elliot T" w:date="2021-12-20T10:51:00Z">
        <w:r w:rsidR="00956C14" w:rsidRPr="00AE34A4">
          <w:rPr>
            <w:rFonts w:ascii="Arial" w:eastAsia="Arial" w:hAnsi="Arial" w:cs="Arial"/>
            <w:color w:val="000000" w:themeColor="text1"/>
            <w:rPrChange w:id="870" w:author="Martin, Elliot T" w:date="2021-12-20T16:49:00Z">
              <w:rPr/>
            </w:rPrChange>
          </w:rPr>
          <w:t xml:space="preserve">ach row in the heatmap indicates a gene that is differentially expressed in at least one of the </w:t>
        </w:r>
      </w:ins>
      <w:ins w:id="871" w:author="Martin, Elliot T" w:date="2021-12-20T10:54:00Z">
        <w:r w:rsidR="00956C14" w:rsidRPr="00AE34A4">
          <w:rPr>
            <w:rFonts w:ascii="Arial" w:eastAsia="Arial" w:hAnsi="Arial" w:cs="Arial"/>
            <w:color w:val="000000" w:themeColor="text1"/>
            <w:rPrChange w:id="872" w:author="Martin, Elliot T" w:date="2021-12-20T16:49:00Z">
              <w:rPr/>
            </w:rPrChange>
          </w:rPr>
          <w:t>cell-types</w:t>
        </w:r>
      </w:ins>
      <w:ins w:id="873" w:author="Martin, Elliot T" w:date="2021-12-20T10:51:00Z">
        <w:r w:rsidR="00956C14" w:rsidRPr="00AE34A4">
          <w:rPr>
            <w:rFonts w:ascii="Arial" w:eastAsia="Arial" w:hAnsi="Arial" w:cs="Arial"/>
            <w:color w:val="000000" w:themeColor="text1"/>
            <w:rPrChange w:id="874"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875"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876" w:author="Martin, Elliot T" w:date="2021-12-20T14:53:00Z"/>
          <w:rFonts w:ascii="Arial" w:eastAsia="Arial" w:hAnsi="Arial" w:cs="Arial"/>
          <w:b/>
          <w:bCs/>
          <w:color w:val="000000" w:themeColor="text1"/>
        </w:rPr>
      </w:pPr>
      <w:ins w:id="877" w:author="Martin, Elliot T" w:date="2021-12-01T10:15:00Z">
        <w:r>
          <w:rPr>
            <w:rFonts w:ascii="Arial" w:eastAsia="Arial" w:hAnsi="Arial" w:cs="Arial"/>
            <w:b/>
            <w:bCs/>
            <w:color w:val="000000" w:themeColor="text1"/>
          </w:rPr>
          <w:t xml:space="preserve">Figure </w:t>
        </w:r>
      </w:ins>
      <w:ins w:id="878" w:author="Martin, Elliot T" w:date="2021-12-01T10:16:00Z">
        <w:r>
          <w:rPr>
            <w:rFonts w:ascii="Arial" w:eastAsia="Arial" w:hAnsi="Arial" w:cs="Arial"/>
            <w:b/>
            <w:bCs/>
            <w:color w:val="000000" w:themeColor="text1"/>
          </w:rPr>
          <w:t>S2</w:t>
        </w:r>
      </w:ins>
    </w:p>
    <w:p w14:paraId="76EA059F" w14:textId="135BF0F2" w:rsidR="00296B8D" w:rsidRDefault="00796E44" w:rsidP="00296B8D">
      <w:pPr>
        <w:spacing w:after="0" w:line="360" w:lineRule="auto"/>
        <w:jc w:val="both"/>
        <w:rPr>
          <w:ins w:id="879" w:author="Elliot Martin" w:date="2022-01-15T18:03:00Z"/>
          <w:rFonts w:ascii="Arial" w:eastAsia="Arial" w:hAnsi="Arial" w:cs="Arial"/>
          <w:color w:val="000000" w:themeColor="text1"/>
        </w:rPr>
      </w:pPr>
      <w:ins w:id="880" w:author="Martin, Elliot T" w:date="2021-12-20T15:24:00Z">
        <w:r>
          <w:rPr>
            <w:rFonts w:ascii="Arial" w:eastAsia="Arial" w:hAnsi="Arial" w:cs="Arial"/>
            <w:color w:val="000000" w:themeColor="text1"/>
          </w:rPr>
          <w:t xml:space="preserve">(A-A’) </w:t>
        </w:r>
      </w:ins>
      <w:ins w:id="881" w:author="Martin, Elliot T" w:date="2021-12-20T15:25:00Z">
        <w:r>
          <w:rPr>
            <w:rFonts w:ascii="Arial" w:eastAsia="Arial" w:hAnsi="Arial" w:cs="Arial"/>
            <w:color w:val="000000" w:themeColor="text1"/>
          </w:rPr>
          <w:t>Violin plots of</w:t>
        </w:r>
      </w:ins>
      <w:ins w:id="882" w:author="Martin, Elliot T" w:date="2021-12-20T15:37:00Z">
        <w:r w:rsidR="00AF1CC5">
          <w:rPr>
            <w:rFonts w:ascii="Arial" w:eastAsia="Arial" w:hAnsi="Arial" w:cs="Arial"/>
            <w:color w:val="000000" w:themeColor="text1"/>
          </w:rPr>
          <w:t xml:space="preserve"> expression from bulk</w:t>
        </w:r>
      </w:ins>
      <w:ins w:id="883" w:author="Martin, Elliot T" w:date="2021-12-20T15:25:00Z">
        <w:r>
          <w:rPr>
            <w:rFonts w:ascii="Arial" w:eastAsia="Arial" w:hAnsi="Arial" w:cs="Arial"/>
            <w:color w:val="000000" w:themeColor="text1"/>
          </w:rPr>
          <w:t xml:space="preserve"> </w:t>
        </w:r>
      </w:ins>
      <w:proofErr w:type="spellStart"/>
      <w:ins w:id="884" w:author="Martin, Elliot T" w:date="2021-12-20T15:37:00Z">
        <w:r w:rsidR="00AF1CC5">
          <w:rPr>
            <w:rFonts w:ascii="Arial" w:eastAsia="Arial" w:hAnsi="Arial" w:cs="Arial"/>
            <w:color w:val="000000" w:themeColor="text1"/>
          </w:rPr>
          <w:t>mRNAseq</w:t>
        </w:r>
      </w:ins>
      <w:proofErr w:type="spellEnd"/>
      <w:ins w:id="885" w:author="Martin, Elliot T" w:date="2021-12-20T15:30:00Z">
        <w:r w:rsidR="009A47BA">
          <w:rPr>
            <w:rFonts w:ascii="Arial" w:eastAsia="Arial" w:hAnsi="Arial" w:cs="Arial"/>
            <w:color w:val="000000" w:themeColor="text1"/>
          </w:rPr>
          <w:t xml:space="preserve"> of genes</w:t>
        </w:r>
      </w:ins>
      <w:ins w:id="886" w:author="Martin, Elliot T" w:date="2021-12-20T15:26:00Z">
        <w:r>
          <w:rPr>
            <w:rFonts w:ascii="Arial" w:eastAsia="Arial" w:hAnsi="Arial" w:cs="Arial"/>
            <w:color w:val="000000" w:themeColor="text1"/>
          </w:rPr>
          <w:t xml:space="preserve"> 2-fold or more (A) down or </w:t>
        </w:r>
      </w:ins>
      <w:ins w:id="887" w:author="Martin, Elliot T" w:date="2021-12-20T15:27:00Z">
        <w:r>
          <w:rPr>
            <w:rFonts w:ascii="Arial" w:eastAsia="Arial" w:hAnsi="Arial" w:cs="Arial"/>
            <w:color w:val="000000" w:themeColor="text1"/>
          </w:rPr>
          <w:t xml:space="preserve">(A’) </w:t>
        </w:r>
      </w:ins>
      <w:ins w:id="888" w:author="Martin, Elliot T" w:date="2021-12-20T15:26:00Z">
        <w:r>
          <w:rPr>
            <w:rFonts w:ascii="Arial" w:eastAsia="Arial" w:hAnsi="Arial" w:cs="Arial"/>
            <w:color w:val="000000" w:themeColor="text1"/>
          </w:rPr>
          <w:t xml:space="preserve">upregulated </w:t>
        </w:r>
      </w:ins>
      <w:ins w:id="889" w:author="Martin, Elliot T" w:date="2021-12-20T15:28:00Z">
        <w:r>
          <w:rPr>
            <w:rFonts w:ascii="Arial" w:eastAsia="Arial" w:hAnsi="Arial" w:cs="Arial"/>
            <w:color w:val="000000" w:themeColor="text1"/>
          </w:rPr>
          <w:t xml:space="preserve">in </w:t>
        </w:r>
      </w:ins>
      <w:ins w:id="890" w:author="Martin, Elliot T" w:date="2021-12-20T15:29:00Z">
        <w:r w:rsidRPr="00796E44">
          <w:rPr>
            <w:rFonts w:ascii="Arial" w:eastAsia="Arial" w:hAnsi="Arial" w:cs="Arial"/>
            <w:color w:val="000000" w:themeColor="text1"/>
            <w:rPrChange w:id="891"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892" w:author="Martin, Elliot T" w:date="2021-12-20T15:30:00Z">
        <w:r w:rsidR="009A47BA">
          <w:rPr>
            <w:rFonts w:ascii="Arial" w:eastAsia="Arial" w:hAnsi="Arial" w:cs="Arial"/>
            <w:color w:val="000000" w:themeColor="text1"/>
          </w:rPr>
          <w:t xml:space="preserve">expressing germline cell </w:t>
        </w:r>
      </w:ins>
      <w:ins w:id="893"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894" w:author="Martin, Elliot T" w:date="2021-12-20T15:24:00Z">
        <w:r>
          <w:rPr>
            <w:rFonts w:ascii="Arial" w:eastAsia="Arial" w:hAnsi="Arial" w:cs="Arial"/>
            <w:color w:val="000000" w:themeColor="text1"/>
          </w:rPr>
          <w:t xml:space="preserve">over germline development from </w:t>
        </w:r>
      </w:ins>
      <w:proofErr w:type="spellStart"/>
      <w:ins w:id="895"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896"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897" w:author="Martin, Elliot T" w:date="2021-12-20T15:31:00Z">
        <w:r w:rsidR="009A47BA">
          <w:rPr>
            <w:rFonts w:ascii="Arial" w:eastAsia="Arial" w:hAnsi="Arial" w:cs="Arial"/>
            <w:color w:val="000000" w:themeColor="text1"/>
          </w:rPr>
          <w:t>trends</w:t>
        </w:r>
      </w:ins>
      <w:ins w:id="898" w:author="Martin, Elliot T" w:date="2021-12-20T15:30:00Z">
        <w:r w:rsidR="009A47BA">
          <w:rPr>
            <w:rFonts w:ascii="Arial" w:eastAsia="Arial" w:hAnsi="Arial" w:cs="Arial"/>
            <w:color w:val="000000" w:themeColor="text1"/>
          </w:rPr>
          <w:t xml:space="preserve"> in gene expression </w:t>
        </w:r>
      </w:ins>
      <w:ins w:id="899"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900"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ins w:id="901" w:author="Elliot Martin" w:date="2022-01-15T18:03:00Z">
        <w:r w:rsidR="00296B8D">
          <w:rPr>
            <w:rFonts w:ascii="Arial" w:eastAsia="Arial" w:hAnsi="Arial" w:cs="Arial"/>
            <w:color w:val="000000" w:themeColor="text1"/>
          </w:rPr>
          <w:t xml:space="preserve"> </w:t>
        </w:r>
        <w:r w:rsidR="00296B8D">
          <w:rPr>
            <w:rFonts w:ascii="Arial" w:eastAsia="Arial" w:hAnsi="Arial" w:cs="Arial"/>
            <w:color w:val="000000" w:themeColor="text1"/>
          </w:rPr>
          <w:t>(</w:t>
        </w:r>
        <w:r w:rsidR="00296B8D">
          <w:rPr>
            <w:rFonts w:ascii="Arial" w:eastAsia="Arial" w:hAnsi="Arial" w:cs="Arial"/>
            <w:color w:val="000000" w:themeColor="text1"/>
          </w:rPr>
          <w:t>C</w:t>
        </w:r>
        <w:r w:rsidR="00296B8D">
          <w:rPr>
            <w:rFonts w:ascii="Arial" w:eastAsia="Arial" w:hAnsi="Arial" w:cs="Arial"/>
            <w:color w:val="000000" w:themeColor="text1"/>
          </w:rPr>
          <w:t>) Visualization of expression of RpS19b over germline development from (</w:t>
        </w:r>
        <w:r w:rsidR="00296B8D">
          <w:rPr>
            <w:rFonts w:ascii="Arial" w:eastAsia="Arial" w:hAnsi="Arial" w:cs="Arial"/>
            <w:color w:val="000000" w:themeColor="text1"/>
          </w:rPr>
          <w:t>C</w:t>
        </w:r>
        <w:r w:rsidR="00296B8D">
          <w:rPr>
            <w:rFonts w:ascii="Arial" w:eastAsia="Arial" w:hAnsi="Arial" w:cs="Arial"/>
            <w:color w:val="000000" w:themeColor="text1"/>
          </w:rPr>
          <w:t xml:space="preserve">)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902" w:author="Martin, Elliot T" w:date="2021-12-01T10:16:00Z"/>
          <w:del w:id="903"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904" w:author="Martin, Elliot T" w:date="2021-12-20T15:41:00Z"/>
          <w:del w:id="905"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906" w:author="Martin, Elliot T" w:date="2021-12-20T15:34:00Z"/>
          <w:del w:id="907" w:author="Elliot Martin" w:date="2022-01-15T18:04:00Z"/>
          <w:rFonts w:ascii="Arial" w:eastAsia="Arial" w:hAnsi="Arial" w:cs="Arial"/>
          <w:b/>
          <w:bCs/>
          <w:color w:val="000000" w:themeColor="text1"/>
        </w:rPr>
      </w:pPr>
      <w:ins w:id="908" w:author="Martin, Elliot T" w:date="2021-12-01T10:16:00Z">
        <w:del w:id="909"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910" w:author="Martin, Elliot T" w:date="2021-12-20T16:49:00Z"/>
          <w:del w:id="911" w:author="Elliot Martin" w:date="2022-01-15T18:03:00Z"/>
          <w:rFonts w:ascii="Arial" w:eastAsia="Arial" w:hAnsi="Arial" w:cs="Arial"/>
          <w:color w:val="000000" w:themeColor="text1"/>
        </w:rPr>
      </w:pPr>
      <w:ins w:id="912" w:author="Martin, Elliot T" w:date="2021-12-20T15:35:00Z">
        <w:del w:id="913"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914" w:author="Elliot Martin" w:date="2022-01-09T12:40:00Z">
          <w:r w:rsidDel="009F1373">
            <w:rPr>
              <w:rFonts w:ascii="Arial" w:eastAsia="Arial" w:hAnsi="Arial" w:cs="Arial"/>
              <w:color w:val="000000" w:themeColor="text1"/>
            </w:rPr>
            <w:delText>indicat</w:delText>
          </w:r>
        </w:del>
        <w:del w:id="915" w:author="Elliot Martin" w:date="2022-01-09T12:39:00Z">
          <w:r w:rsidDel="009F1373">
            <w:rPr>
              <w:rFonts w:ascii="Arial" w:eastAsia="Arial" w:hAnsi="Arial" w:cs="Arial"/>
              <w:color w:val="000000" w:themeColor="text1"/>
            </w:rPr>
            <w:delText>es</w:delText>
          </w:r>
        </w:del>
        <w:del w:id="916" w:author="Elliot Martin" w:date="2022-01-09T12:40:00Z">
          <w:r w:rsidDel="009F1373">
            <w:rPr>
              <w:rFonts w:ascii="Arial" w:eastAsia="Arial" w:hAnsi="Arial" w:cs="Arial"/>
              <w:color w:val="000000" w:themeColor="text1"/>
            </w:rPr>
            <w:delText xml:space="preserve"> that </w:delText>
          </w:r>
        </w:del>
        <w:del w:id="917" w:author="Elliot Martin" w:date="2022-01-15T18:03:00Z">
          <w:r w:rsidDel="00296B8D">
            <w:rPr>
              <w:rFonts w:ascii="Arial" w:eastAsia="Arial" w:hAnsi="Arial" w:cs="Arial"/>
              <w:color w:val="000000" w:themeColor="text1"/>
            </w:rPr>
            <w:delText xml:space="preserve">RpS19b TE is relatively consistent </w:delText>
          </w:r>
        </w:del>
      </w:ins>
      <w:ins w:id="918" w:author="Martin, Elliot T" w:date="2021-12-20T15:36:00Z">
        <w:del w:id="919"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920"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921" w:author="Martin, Elliot T" w:date="2021-12-20T15:37:00Z"/>
          <w:rFonts w:ascii="Arial" w:eastAsia="Arial" w:hAnsi="Arial" w:cs="Arial"/>
          <w:b/>
          <w:bCs/>
          <w:color w:val="000000" w:themeColor="text1"/>
        </w:rPr>
      </w:pPr>
      <w:ins w:id="922" w:author="Martin, Elliot T" w:date="2021-12-01T10:16:00Z">
        <w:r>
          <w:rPr>
            <w:rFonts w:ascii="Arial" w:eastAsia="Arial" w:hAnsi="Arial" w:cs="Arial"/>
            <w:b/>
            <w:bCs/>
            <w:color w:val="000000" w:themeColor="text1"/>
          </w:rPr>
          <w:t>Figure S4</w:t>
        </w:r>
      </w:ins>
    </w:p>
    <w:p w14:paraId="5318A87E" w14:textId="29E281CD" w:rsidR="00AF1CC5" w:rsidRDefault="00AF1CC5" w:rsidP="00AF1CC5">
      <w:pPr>
        <w:spacing w:after="0" w:line="360" w:lineRule="auto"/>
        <w:jc w:val="both"/>
        <w:rPr>
          <w:ins w:id="923" w:author="Martin, Elliot T" w:date="2021-12-20T15:39:00Z"/>
          <w:rFonts w:ascii="Arial" w:eastAsia="Arial" w:hAnsi="Arial" w:cs="Arial"/>
          <w:b/>
          <w:bCs/>
          <w:color w:val="000000" w:themeColor="text1"/>
        </w:rPr>
      </w:pPr>
      <w:ins w:id="924" w:author="Martin, Elliot T" w:date="2021-12-20T15:37:00Z">
        <w:r>
          <w:rPr>
            <w:rFonts w:ascii="Arial" w:eastAsia="Arial" w:hAnsi="Arial" w:cs="Arial"/>
            <w:color w:val="000000" w:themeColor="text1"/>
          </w:rPr>
          <w:t xml:space="preserve">(A) Violin plots of gene expression from </w:t>
        </w:r>
      </w:ins>
      <w:proofErr w:type="spellStart"/>
      <w:ins w:id="925"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Meiosis I. No significant overall change occurs to expression of these genes </w:t>
        </w:r>
      </w:ins>
      <w:ins w:id="926" w:author="Martin, Elliot T" w:date="2021-12-20T15:39:00Z">
        <w:r>
          <w:rPr>
            <w:rFonts w:ascii="Arial" w:eastAsia="Arial" w:hAnsi="Arial" w:cs="Arial"/>
            <w:color w:val="000000" w:themeColor="text1"/>
          </w:rPr>
          <w:t xml:space="preserve">at any of the developmental milestones compared to GSCs. </w:t>
        </w:r>
      </w:ins>
      <w:ins w:id="927"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928"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Meiosis I. </w:t>
        </w:r>
      </w:ins>
      <w:ins w:id="929" w:author="Martin, Elliot T" w:date="2021-12-20T15:40:00Z">
        <w:r w:rsidR="00C447F6">
          <w:rPr>
            <w:rFonts w:ascii="Arial" w:eastAsia="Arial" w:hAnsi="Arial" w:cs="Arial"/>
            <w:color w:val="000000" w:themeColor="text1"/>
          </w:rPr>
          <w:t>O</w:t>
        </w:r>
      </w:ins>
      <w:ins w:id="930" w:author="Martin, Elliot T" w:date="2021-12-20T15:39:00Z">
        <w:r>
          <w:rPr>
            <w:rFonts w:ascii="Arial" w:eastAsia="Arial" w:hAnsi="Arial" w:cs="Arial"/>
            <w:color w:val="000000" w:themeColor="text1"/>
          </w:rPr>
          <w:t xml:space="preserve">verall </w:t>
        </w:r>
      </w:ins>
      <w:ins w:id="931" w:author="Martin, Elliot T" w:date="2021-12-20T15:40:00Z">
        <w:r w:rsidR="00C447F6">
          <w:rPr>
            <w:rFonts w:ascii="Arial" w:eastAsia="Arial" w:hAnsi="Arial" w:cs="Arial"/>
            <w:color w:val="000000" w:themeColor="text1"/>
          </w:rPr>
          <w:t xml:space="preserve">TE increases in CBs and cysts significantly </w:t>
        </w:r>
      </w:ins>
      <w:ins w:id="932" w:author="Martin, Elliot T" w:date="2021-12-20T15:39:00Z">
        <w:r>
          <w:rPr>
            <w:rFonts w:ascii="Arial" w:eastAsia="Arial" w:hAnsi="Arial" w:cs="Arial"/>
            <w:color w:val="000000" w:themeColor="text1"/>
          </w:rPr>
          <w:t>compared to GSCs</w:t>
        </w:r>
      </w:ins>
      <w:ins w:id="933"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934" w:author="Martin, Elliot T" w:date="2021-12-20T15:39:00Z">
        <w:r>
          <w:rPr>
            <w:rFonts w:ascii="Arial" w:eastAsia="Arial" w:hAnsi="Arial" w:cs="Arial"/>
            <w:color w:val="000000" w:themeColor="text1"/>
          </w:rPr>
          <w:t xml:space="preserve">. </w:t>
        </w:r>
      </w:ins>
      <w:ins w:id="935"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936"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w:t>
        </w:r>
        <w:r w:rsidR="00EF3794">
          <w:rPr>
            <w:rFonts w:ascii="Arial" w:eastAsia="Arial" w:hAnsi="Arial" w:cs="Arial"/>
            <w:color w:val="000000" w:themeColor="text1"/>
          </w:rPr>
          <w:lastRenderedPageBreak/>
          <w:t xml:space="preserve">the cysts and is dramatically decreased in early egg chambers. Color indicates relative expression and values indicate the normalized expression of </w:t>
        </w:r>
      </w:ins>
      <w:proofErr w:type="spellStart"/>
      <w:ins w:id="937" w:author="Elliot Martin" w:date="2022-01-09T11:46:00Z">
        <w:r w:rsidR="00EF3794" w:rsidRPr="00EF3794">
          <w:rPr>
            <w:rFonts w:ascii="Arial" w:eastAsia="Arial" w:hAnsi="Arial" w:cs="Arial"/>
            <w:i/>
            <w:iCs/>
            <w:color w:val="000000" w:themeColor="text1"/>
            <w:rPrChange w:id="938"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939" w:author="Elliot Martin" w:date="2022-01-09T11:45:00Z">
        <w:r w:rsidR="00EF3794">
          <w:rPr>
            <w:rFonts w:ascii="Arial" w:eastAsia="Arial" w:hAnsi="Arial" w:cs="Arial"/>
            <w:color w:val="000000" w:themeColor="text1"/>
          </w:rPr>
          <w:t xml:space="preserve">in </w:t>
        </w:r>
      </w:ins>
      <w:ins w:id="940" w:author="Elliot Martin" w:date="2022-01-09T11:47:00Z">
        <w:r w:rsidR="00EF3794">
          <w:rPr>
            <w:rFonts w:ascii="Arial" w:eastAsia="Arial" w:hAnsi="Arial" w:cs="Arial"/>
            <w:color w:val="000000" w:themeColor="text1"/>
          </w:rPr>
          <w:t>each</w:t>
        </w:r>
      </w:ins>
      <w:ins w:id="941"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942" w:author="Martin, Elliot T" w:date="2021-12-01T10:16:00Z"/>
          <w:del w:id="943"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944" w:author="Martin, Elliot T" w:date="2021-12-01T10:15:00Z"/>
          <w:rFonts w:ascii="Arial" w:eastAsia="Arial" w:hAnsi="Arial" w:cs="Arial"/>
          <w:color w:val="000000" w:themeColor="text1"/>
        </w:rPr>
      </w:pPr>
      <w:ins w:id="945" w:author="Martin, Elliot T" w:date="2021-12-01T10:16:00Z">
        <w:del w:id="946"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947"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948" w:author="Martin, Elliot T" w:date="2021-12-20T16:51:00Z">
        <w:r w:rsidR="00521CD5" w:rsidRPr="00521CD5">
          <w:rPr>
            <w:rFonts w:ascii="Arial" w:eastAsia="Arial" w:hAnsi="Arial" w:cs="Arial"/>
            <w:color w:val="000000" w:themeColor="text1"/>
            <w:rPrChange w:id="949"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950" w:author="Elliot Martin" w:date="2022-01-09T15:39:00Z">
        <w:r w:rsidR="001611F4">
          <w:rPr>
            <w:rFonts w:ascii="Arial" w:eastAsia="Arial" w:hAnsi="Arial" w:cs="Arial"/>
            <w:color w:val="000000" w:themeColor="text1"/>
          </w:rPr>
          <w:t>New</w:t>
        </w:r>
      </w:ins>
      <w:del w:id="951"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952" w:author="Elliot Martin" w:date="2022-01-09T15:39:00Z">
        <w:r w:rsidR="001611F4">
          <w:rPr>
            <w:rFonts w:ascii="Arial" w:eastAsia="Arial" w:hAnsi="Arial" w:cs="Arial"/>
            <w:color w:val="000000" w:themeColor="text1"/>
          </w:rPr>
          <w:t>New</w:t>
        </w:r>
      </w:ins>
      <w:del w:id="953"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954"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955"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956" w:author="Elliot Martin" w:date="2022-01-09T12:36:00Z"/>
          <w:rFonts w:ascii="Arial" w:eastAsia="Arial" w:hAnsi="Arial" w:cs="Arial"/>
          <w:color w:val="000000" w:themeColor="text1"/>
        </w:rPr>
      </w:pPr>
      <w:moveToRangeStart w:id="957" w:author="Elliot Martin" w:date="2022-01-09T12:36:00Z" w:name="move92624182"/>
      <w:moveTo w:id="958"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957"/>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959" w:author="Elliot Martin" w:date="2022-01-02T14:53:00Z"/>
          <w:rFonts w:ascii="Arial" w:eastAsia="Arial" w:hAnsi="Arial" w:cs="Arial"/>
          <w:color w:val="000000" w:themeColor="text1"/>
        </w:rPr>
      </w:pPr>
    </w:p>
    <w:p w14:paraId="681C2E36" w14:textId="539BE270" w:rsidR="00F10031" w:rsidRDefault="00F10031">
      <w:pPr>
        <w:spacing w:after="0" w:line="360" w:lineRule="auto"/>
        <w:jc w:val="both"/>
        <w:rPr>
          <w:ins w:id="960" w:author="Elliot Martin" w:date="2022-01-02T14:54:00Z"/>
          <w:rFonts w:ascii="Arial" w:eastAsia="Arial" w:hAnsi="Arial" w:cs="Arial"/>
          <w:color w:val="000000" w:themeColor="text1"/>
        </w:rPr>
      </w:pPr>
      <w:ins w:id="961" w:author="Elliot Martin" w:date="2022-01-02T14:53:00Z">
        <w:r>
          <w:rPr>
            <w:rFonts w:ascii="Arial" w:eastAsia="Arial" w:hAnsi="Arial" w:cs="Arial"/>
            <w:color w:val="000000" w:themeColor="text1"/>
          </w:rPr>
          <w:t xml:space="preserve">Code </w:t>
        </w:r>
        <w:proofErr w:type="spellStart"/>
        <w:r>
          <w:rPr>
            <w:rFonts w:ascii="Arial" w:eastAsia="Arial" w:hAnsi="Arial" w:cs="Arial"/>
            <w:color w:val="000000" w:themeColor="text1"/>
          </w:rPr>
          <w:t>Av</w:t>
        </w:r>
      </w:ins>
      <w:ins w:id="962" w:author="Elliot Martin" w:date="2022-01-02T14:54:00Z">
        <w:r>
          <w:rPr>
            <w:rFonts w:ascii="Arial" w:eastAsia="Arial" w:hAnsi="Arial" w:cs="Arial"/>
            <w:color w:val="000000" w:themeColor="text1"/>
          </w:rPr>
          <w:t>ailibility</w:t>
        </w:r>
        <w:proofErr w:type="spellEnd"/>
        <w:r>
          <w:rPr>
            <w:rFonts w:ascii="Arial" w:eastAsia="Arial" w:hAnsi="Arial" w:cs="Arial"/>
            <w:color w:val="000000" w:themeColor="text1"/>
          </w:rPr>
          <w:t>:</w:t>
        </w:r>
      </w:ins>
    </w:p>
    <w:p w14:paraId="45113B9C" w14:textId="1A79D936" w:rsidR="00F10031" w:rsidRDefault="00F10031">
      <w:pPr>
        <w:spacing w:after="0" w:line="360" w:lineRule="auto"/>
        <w:jc w:val="both"/>
        <w:rPr>
          <w:rFonts w:ascii="Arial" w:eastAsia="Arial" w:hAnsi="Arial" w:cs="Arial"/>
          <w:color w:val="000000" w:themeColor="text1"/>
        </w:rPr>
      </w:pPr>
      <w:ins w:id="963" w:author="Elliot Martin" w:date="2022-01-02T14:54:00Z">
        <w:r>
          <w:rPr>
            <w:rFonts w:ascii="Arial" w:eastAsia="Arial" w:hAnsi="Arial" w:cs="Arial"/>
            <w:color w:val="000000" w:themeColor="text1"/>
          </w:rPr>
          <w:t xml:space="preserve">All code used </w:t>
        </w:r>
      </w:ins>
      <w:ins w:id="964" w:author="Elliot Martin" w:date="2022-01-02T14:55:00Z">
        <w:r>
          <w:rPr>
            <w:rFonts w:ascii="Arial" w:eastAsia="Arial" w:hAnsi="Arial" w:cs="Arial"/>
            <w:color w:val="000000" w:themeColor="text1"/>
          </w:rPr>
          <w:t xml:space="preserve">in preparation of this </w:t>
        </w:r>
      </w:ins>
      <w:ins w:id="965" w:author="Elliot Martin" w:date="2022-01-02T14:56:00Z">
        <w:r>
          <w:rPr>
            <w:rFonts w:ascii="Arial" w:eastAsia="Arial" w:hAnsi="Arial" w:cs="Arial"/>
            <w:color w:val="000000" w:themeColor="text1"/>
          </w:rPr>
          <w:t xml:space="preserve">manuscript </w:t>
        </w:r>
      </w:ins>
      <w:ins w:id="966" w:author="Elliot Martin" w:date="2022-01-09T12:35:00Z">
        <w:r w:rsidR="00E52D4B">
          <w:rPr>
            <w:rFonts w:ascii="Arial" w:eastAsia="Arial" w:hAnsi="Arial" w:cs="Arial"/>
            <w:color w:val="000000" w:themeColor="text1"/>
          </w:rPr>
          <w:t xml:space="preserve">as well as the code that powers OO-site </w:t>
        </w:r>
      </w:ins>
      <w:ins w:id="967" w:author="Elliot Martin" w:date="2022-01-02T14:56:00Z">
        <w:r>
          <w:rPr>
            <w:rFonts w:ascii="Arial" w:eastAsia="Arial" w:hAnsi="Arial" w:cs="Arial"/>
            <w:color w:val="000000" w:themeColor="text1"/>
          </w:rPr>
          <w:t xml:space="preserve">are available on GitHub at </w:t>
        </w:r>
      </w:ins>
      <w:ins w:id="968"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969" w:author="Elliot Martin" w:date="2022-01-09T12:36:00Z"/>
          <w:rFonts w:ascii="Arial" w:eastAsia="Arial" w:hAnsi="Arial" w:cs="Arial"/>
          <w:color w:val="000000" w:themeColor="text1"/>
        </w:rPr>
      </w:pPr>
      <w:moveFromRangeStart w:id="970" w:author="Elliot Martin" w:date="2022-01-09T12:36:00Z" w:name="move92624182"/>
      <w:moveFrom w:id="971"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970"/>
    <w:p w14:paraId="59FE55E6" w14:textId="77777777" w:rsidR="00F10031" w:rsidRDefault="00F10031">
      <w:pPr>
        <w:spacing w:after="0" w:line="360" w:lineRule="auto"/>
        <w:jc w:val="both"/>
        <w:rPr>
          <w:ins w:id="972"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973" w:author="Elliot Martin" w:date="2022-01-01T16:08:00Z"/>
          <w:rFonts w:ascii="Arial" w:eastAsia="Arial" w:hAnsi="Arial" w:cs="Arial"/>
        </w:rPr>
      </w:pPr>
      <w:bookmarkStart w:id="974"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975"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w:t>
      </w:r>
      <w:r>
        <w:rPr>
          <w:rFonts w:ascii="Arial" w:eastAsia="Arial" w:hAnsi="Arial" w:cs="Arial"/>
        </w:rPr>
        <w:lastRenderedPageBreak/>
        <w:t>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974"/>
    </w:p>
    <w:p w14:paraId="4597A2A3" w14:textId="0551F879" w:rsidR="002617E2" w:rsidRDefault="002617E2" w:rsidP="00E477D6">
      <w:pPr>
        <w:jc w:val="both"/>
        <w:rPr>
          <w:ins w:id="976" w:author="Elliot Martin" w:date="2022-01-01T16:08:00Z"/>
          <w:rFonts w:ascii="Arial" w:eastAsia="Arial" w:hAnsi="Arial" w:cs="Arial"/>
        </w:rPr>
      </w:pPr>
    </w:p>
    <w:p w14:paraId="34B5FFB7" w14:textId="585D8DEC" w:rsidR="002617E2" w:rsidRDefault="002617E2" w:rsidP="00E477D6">
      <w:pPr>
        <w:jc w:val="both"/>
        <w:rPr>
          <w:ins w:id="977" w:author="Elliot Martin" w:date="2022-01-01T16:08:00Z"/>
          <w:rFonts w:ascii="Arial" w:eastAsia="Arial" w:hAnsi="Arial" w:cs="Arial"/>
        </w:rPr>
      </w:pPr>
      <w:ins w:id="978" w:author="Elliot Martin" w:date="2022-01-01T16:08:00Z">
        <w:r>
          <w:rPr>
            <w:rFonts w:ascii="Arial" w:eastAsia="Arial" w:hAnsi="Arial" w:cs="Arial"/>
          </w:rPr>
          <w:t>GO term heatmaps:</w:t>
        </w:r>
      </w:ins>
    </w:p>
    <w:p w14:paraId="64B83B0D" w14:textId="752359F1" w:rsidR="00F10031" w:rsidRPr="00E477D6" w:rsidRDefault="002617E2" w:rsidP="00E477D6">
      <w:pPr>
        <w:jc w:val="both"/>
        <w:rPr>
          <w:rFonts w:ascii="Arial" w:eastAsia="Arial" w:hAnsi="Arial" w:cs="Arial"/>
        </w:rPr>
      </w:pPr>
      <w:ins w:id="979" w:author="Elliot Martin" w:date="2022-01-01T16:08:00Z">
        <w:r>
          <w:rPr>
            <w:rFonts w:ascii="Arial" w:eastAsia="Arial" w:hAnsi="Arial" w:cs="Arial"/>
          </w:rPr>
          <w:t>GO-terms were obtained from Panther</w:t>
        </w:r>
      </w:ins>
      <w:ins w:id="980" w:author="Elliot Martin" w:date="2022-01-01T16:10:00Z">
        <w:r>
          <w:rPr>
            <w:rFonts w:ascii="Arial" w:eastAsia="Arial" w:hAnsi="Arial" w:cs="Arial"/>
          </w:rPr>
          <w:t xml:space="preserve"> release </w:t>
        </w:r>
        <w:r w:rsidRPr="002617E2">
          <w:rPr>
            <w:rFonts w:ascii="Arial" w:eastAsia="Arial" w:hAnsi="Arial" w:cs="Arial"/>
          </w:rPr>
          <w:t>20210224</w:t>
        </w:r>
      </w:ins>
      <w:ins w:id="981" w:author="Elliot Martin" w:date="2022-01-01T16:09:00Z">
        <w:r>
          <w:rPr>
            <w:rFonts w:ascii="Arial" w:eastAsia="Arial" w:hAnsi="Arial" w:cs="Arial"/>
          </w:rPr>
          <w:t xml:space="preserve"> using the default settings for an </w:t>
        </w:r>
      </w:ins>
      <w:ins w:id="982" w:author="Elliot Martin" w:date="2022-01-01T16:10:00Z">
        <w:r>
          <w:rPr>
            <w:rFonts w:ascii="Arial" w:eastAsia="Arial" w:hAnsi="Arial" w:cs="Arial"/>
          </w:rPr>
          <w:t>Overrepresentation Test of genes differ</w:t>
        </w:r>
      </w:ins>
      <w:ins w:id="983" w:author="Elliot Martin" w:date="2022-01-01T16:11:00Z">
        <w:r>
          <w:rPr>
            <w:rFonts w:ascii="Arial" w:eastAsia="Arial" w:hAnsi="Arial" w:cs="Arial"/>
          </w:rPr>
          <w:t xml:space="preserve">entially expressed between Input samples </w:t>
        </w:r>
      </w:ins>
      <w:ins w:id="984" w:author="Elliot Martin" w:date="2022-01-01T16:13:00Z">
        <w:r>
          <w:rPr>
            <w:rFonts w:ascii="Arial" w:eastAsia="Arial" w:hAnsi="Arial" w:cs="Arial"/>
          </w:rPr>
          <w:t xml:space="preserve">compared in a pairwise manner </w:t>
        </w:r>
      </w:ins>
      <w:ins w:id="985" w:author="Elliot Martin" w:date="2022-01-01T16:11:00Z">
        <w:r>
          <w:rPr>
            <w:rFonts w:ascii="Arial" w:eastAsia="Arial" w:hAnsi="Arial" w:cs="Arial"/>
          </w:rPr>
          <w:t>(Foldchange</w:t>
        </w:r>
      </w:ins>
      <w:ins w:id="986" w:author="Elliot Martin" w:date="2022-01-01T16:12:00Z">
        <w:r>
          <w:rPr>
            <w:rFonts w:ascii="Arial" w:eastAsia="Arial" w:hAnsi="Arial" w:cs="Arial"/>
          </w:rPr>
          <w:t xml:space="preserve"> &gt; </w:t>
        </w:r>
      </w:ins>
      <w:ins w:id="987" w:author="Elliot Martin" w:date="2022-01-01T16:13:00Z">
        <w:r>
          <w:rPr>
            <w:rFonts w:ascii="Arial" w:eastAsia="Arial" w:hAnsi="Arial" w:cs="Arial"/>
          </w:rPr>
          <w:t>|2| fold, FDR &lt; 0.1)</w:t>
        </w:r>
      </w:ins>
      <w:ins w:id="988" w:author="Elliot Martin" w:date="2022-01-01T16:10:00Z">
        <w:r>
          <w:rPr>
            <w:rFonts w:ascii="Arial" w:eastAsia="Arial" w:hAnsi="Arial" w:cs="Arial"/>
          </w:rPr>
          <w:t xml:space="preserve">. </w:t>
        </w:r>
      </w:ins>
      <w:ins w:id="989" w:author="Elliot Martin" w:date="2022-01-01T16:14:00Z">
        <w:r>
          <w:rPr>
            <w:rFonts w:ascii="Arial" w:eastAsia="Arial" w:hAnsi="Arial" w:cs="Arial"/>
          </w:rPr>
          <w:t xml:space="preserve">Top 5 GO-terms based on fold enrichment </w:t>
        </w:r>
      </w:ins>
      <w:ins w:id="990" w:author="Elliot Martin" w:date="2022-01-01T16:15:00Z">
        <w:r>
          <w:rPr>
            <w:rFonts w:ascii="Arial" w:eastAsia="Arial" w:hAnsi="Arial" w:cs="Arial"/>
          </w:rPr>
          <w:t xml:space="preserve">of all categories </w:t>
        </w:r>
      </w:ins>
      <w:ins w:id="991" w:author="Elliot Martin" w:date="2022-01-01T16:14:00Z">
        <w:r>
          <w:rPr>
            <w:rFonts w:ascii="Arial" w:eastAsia="Arial" w:hAnsi="Arial" w:cs="Arial"/>
          </w:rPr>
          <w:t>were plotted</w:t>
        </w:r>
      </w:ins>
      <w:ins w:id="992" w:author="Elliot Martin" w:date="2022-01-01T16:15:00Z">
        <w:r>
          <w:rPr>
            <w:rFonts w:ascii="Arial" w:eastAsia="Arial" w:hAnsi="Arial" w:cs="Arial"/>
          </w:rPr>
          <w:t xml:space="preserve">. </w:t>
        </w:r>
      </w:ins>
    </w:p>
    <w:sectPr w:rsidR="00F10031" w:rsidRPr="00E477D6" w:rsidSect="007C7FC5">
      <w:pgSz w:w="12240" w:h="15840"/>
      <w:pgMar w:top="1440" w:right="1440" w:bottom="1440" w:left="1440" w:header="720" w:footer="720" w:gutter="0"/>
      <w:lnNumType w:countBy="1" w:restart="continuous"/>
      <w:cols w:space="720"/>
      <w:docGrid w:linePitch="360"/>
      <w:sectPrChange w:id="993" w:author="Rangan, Prashanth" w:date="2022-01-13T08:20:00Z">
        <w:sectPr w:rsidR="00F10031"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77777777" w:rsidR="00917668" w:rsidRDefault="00917668" w:rsidP="00EB45EA">
      <w:pPr>
        <w:pStyle w:val="CommentText"/>
      </w:pPr>
      <w:r>
        <w:rPr>
          <w:rStyle w:val="CommentReference"/>
        </w:rPr>
        <w:annotationRef/>
      </w:r>
      <w:r>
        <w:t>Tweak sc color gradient to be dimmer faster</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 xml:space="preserve">Refs (some </w:t>
      </w:r>
      <w:proofErr w:type="spellStart"/>
      <w:r>
        <w:t>Spardling</w:t>
      </w:r>
      <w:proofErr w:type="spellEnd"/>
      <w:r>
        <w:t xml:space="preserve">, </w:t>
      </w:r>
      <w:proofErr w:type="spellStart"/>
      <w:r>
        <w:t>lehmann</w:t>
      </w:r>
      <w:proofErr w:type="spellEnd"/>
      <w:r>
        <w:t xml:space="preserve">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w:t>
      </w:r>
      <w:proofErr w:type="spellStart"/>
      <w:r>
        <w:t>xie</w:t>
      </w:r>
      <w:proofErr w:type="spellEnd"/>
      <w:r>
        <w:t xml:space="preserve"> last author </w:t>
      </w:r>
      <w:proofErr w:type="spellStart"/>
      <w:r>
        <w:t>refernces</w:t>
      </w:r>
      <w:proofErr w:type="spellEnd"/>
      <w:r>
        <w:t xml:space="preserve"> – use </w:t>
      </w:r>
      <w:proofErr w:type="gramStart"/>
      <w:r>
        <w:t>others ,</w:t>
      </w:r>
      <w:proofErr w:type="gramEnd"/>
      <w:r>
        <w:t xml:space="preserve"> </w:t>
      </w:r>
      <w:proofErr w:type="spellStart"/>
      <w:r>
        <w:t>xie</w:t>
      </w:r>
      <w:proofErr w:type="spellEnd"/>
      <w:r>
        <w:t xml:space="preserve"> and </w:t>
      </w:r>
      <w:proofErr w:type="spellStart"/>
      <w:r>
        <w:t>spradling</w:t>
      </w:r>
      <w:proofErr w:type="spellEnd"/>
      <w:r>
        <w:t xml:space="preserve">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w:t>
      </w:r>
      <w:proofErr w:type="spellStart"/>
      <w:r w:rsidR="00A25318">
        <w:t>xie</w:t>
      </w:r>
      <w:proofErr w:type="spellEnd"/>
      <w:r w:rsidR="00A25318">
        <w:t xml:space="preserve"> and </w:t>
      </w:r>
      <w:proofErr w:type="spellStart"/>
      <w:r w:rsidR="00A25318">
        <w:t>spardling</w:t>
      </w:r>
      <w:proofErr w:type="spellEnd"/>
      <w:r w:rsidR="00A25318">
        <w:t xml:space="preserve"> is enough. Reference others here </w:t>
      </w:r>
    </w:p>
  </w:comment>
  <w:comment w:id="35" w:author="Rangan, Prashanth" w:date="2022-01-13T08:35:00Z" w:initials="RP">
    <w:p w14:paraId="0BFC5A14" w14:textId="59970CE8" w:rsidR="00A25318" w:rsidRDefault="00A25318">
      <w:pPr>
        <w:pStyle w:val="CommentText"/>
      </w:pPr>
      <w:r>
        <w:rPr>
          <w:rStyle w:val="CommentReference"/>
        </w:rPr>
        <w:annotationRef/>
      </w:r>
      <w:r>
        <w:t xml:space="preserve">This needs a </w:t>
      </w:r>
      <w:proofErr w:type="spellStart"/>
      <w:r>
        <w:t>Xie</w:t>
      </w:r>
      <w:proofErr w:type="spellEnd"/>
      <w:r>
        <w:t xml:space="preserve"> and </w:t>
      </w:r>
      <w:proofErr w:type="spellStart"/>
      <w:r>
        <w:t>spradling</w:t>
      </w:r>
      <w:proofErr w:type="spellEnd"/>
      <w:r>
        <w:t xml:space="preserve"> reference </w:t>
      </w:r>
    </w:p>
  </w:comment>
  <w:comment w:id="48"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0"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2"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5" w:author="Rangan, Prashanth" w:date="2022-01-13T08:37:00Z" w:initials="RP">
    <w:p w14:paraId="774FCC35" w14:textId="378D042F" w:rsidR="00A25318" w:rsidRDefault="00A25318">
      <w:pPr>
        <w:pStyle w:val="CommentText"/>
      </w:pPr>
      <w:r>
        <w:rPr>
          <w:rStyle w:val="CommentReference"/>
        </w:rPr>
        <w:annotationRef/>
      </w:r>
      <w:proofErr w:type="gramStart"/>
      <w:r>
        <w:t>Also</w:t>
      </w:r>
      <w:proofErr w:type="gramEnd"/>
      <w:r>
        <w:t xml:space="preserve"> </w:t>
      </w:r>
      <w:proofErr w:type="spellStart"/>
      <w:r>
        <w:t>sladina</w:t>
      </w:r>
      <w:proofErr w:type="spellEnd"/>
      <w:r>
        <w:t xml:space="preserve"> and </w:t>
      </w:r>
      <w:proofErr w:type="spellStart"/>
      <w:r>
        <w:t>lehman</w:t>
      </w:r>
      <w:proofErr w:type="spellEnd"/>
      <w:r>
        <w:t xml:space="preserve"> </w:t>
      </w:r>
    </w:p>
  </w:comment>
  <w:comment w:id="59" w:author="Rangan, Prashanth" w:date="2022-01-13T08:42:00Z" w:initials="RP">
    <w:p w14:paraId="748DEF67" w14:textId="669990F5" w:rsidR="00A25318" w:rsidRDefault="00A25318">
      <w:pPr>
        <w:pStyle w:val="CommentText"/>
      </w:pPr>
      <w:r>
        <w:rPr>
          <w:rStyle w:val="CommentReference"/>
        </w:rPr>
        <w:annotationRef/>
      </w:r>
      <w:r>
        <w:t xml:space="preserve">There are </w:t>
      </w:r>
      <w:proofErr w:type="spellStart"/>
      <w:r>
        <w:t>ohlestien</w:t>
      </w:r>
      <w:proofErr w:type="spellEnd"/>
      <w:r>
        <w:t xml:space="preserve"> papers too </w:t>
      </w:r>
    </w:p>
  </w:comment>
  <w:comment w:id="154"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55"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04"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05"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354"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373"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374"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18"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414"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486"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489"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516"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532"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558"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0"/>
  <w15:commentEx w15:paraId="774FCC35" w15:done="1"/>
  <w15:commentEx w15:paraId="748DEF67" w15:done="1"/>
  <w15:commentEx w15:paraId="37F3A1D2" w15:done="1"/>
  <w15:commentEx w15:paraId="564924E1" w15:paraIdParent="37F3A1D2" w15:done="1"/>
  <w15:commentEx w15:paraId="02AF3AC7" w15:done="1"/>
  <w15:commentEx w15:paraId="45330EE2" w15:paraIdParent="02AF3AC7" w15:done="1"/>
  <w15:commentEx w15:paraId="32542CEC" w15:done="0"/>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6CFA7" w14:textId="77777777" w:rsidR="00591445" w:rsidRDefault="00591445" w:rsidP="00796E44">
      <w:pPr>
        <w:spacing w:after="0" w:line="240" w:lineRule="auto"/>
      </w:pPr>
      <w:r>
        <w:separator/>
      </w:r>
    </w:p>
  </w:endnote>
  <w:endnote w:type="continuationSeparator" w:id="0">
    <w:p w14:paraId="6A06406D" w14:textId="77777777" w:rsidR="00591445" w:rsidRDefault="00591445"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B29A7" w14:textId="77777777" w:rsidR="00591445" w:rsidRDefault="00591445" w:rsidP="00796E44">
      <w:pPr>
        <w:spacing w:after="0" w:line="240" w:lineRule="auto"/>
      </w:pPr>
      <w:r>
        <w:separator/>
      </w:r>
    </w:p>
  </w:footnote>
  <w:footnote w:type="continuationSeparator" w:id="0">
    <w:p w14:paraId="3CD39878" w14:textId="77777777" w:rsidR="00591445" w:rsidRDefault="00591445"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13C9B"/>
    <w:rsid w:val="00016CA1"/>
    <w:rsid w:val="000171BD"/>
    <w:rsid w:val="00022F0F"/>
    <w:rsid w:val="00036A6C"/>
    <w:rsid w:val="00041E5A"/>
    <w:rsid w:val="00043626"/>
    <w:rsid w:val="00051823"/>
    <w:rsid w:val="00055984"/>
    <w:rsid w:val="00077893"/>
    <w:rsid w:val="000814A6"/>
    <w:rsid w:val="00093C4A"/>
    <w:rsid w:val="000D25EA"/>
    <w:rsid w:val="000E0EF8"/>
    <w:rsid w:val="000F2C1F"/>
    <w:rsid w:val="000F619E"/>
    <w:rsid w:val="0011241E"/>
    <w:rsid w:val="001351D0"/>
    <w:rsid w:val="00135253"/>
    <w:rsid w:val="00145C81"/>
    <w:rsid w:val="00155666"/>
    <w:rsid w:val="001570BB"/>
    <w:rsid w:val="001611F4"/>
    <w:rsid w:val="0016511E"/>
    <w:rsid w:val="001739FE"/>
    <w:rsid w:val="00191E60"/>
    <w:rsid w:val="001A021F"/>
    <w:rsid w:val="001A0F22"/>
    <w:rsid w:val="001A1579"/>
    <w:rsid w:val="001A4356"/>
    <w:rsid w:val="001A5794"/>
    <w:rsid w:val="001A5AA4"/>
    <w:rsid w:val="001B6883"/>
    <w:rsid w:val="001E1880"/>
    <w:rsid w:val="00221D5A"/>
    <w:rsid w:val="002617E2"/>
    <w:rsid w:val="002801B1"/>
    <w:rsid w:val="00280A13"/>
    <w:rsid w:val="00296B8D"/>
    <w:rsid w:val="002A1B07"/>
    <w:rsid w:val="002C04CD"/>
    <w:rsid w:val="002D2B1B"/>
    <w:rsid w:val="002D3BD7"/>
    <w:rsid w:val="002E0158"/>
    <w:rsid w:val="002F4082"/>
    <w:rsid w:val="003008EF"/>
    <w:rsid w:val="003031CF"/>
    <w:rsid w:val="003103D7"/>
    <w:rsid w:val="00322A91"/>
    <w:rsid w:val="0033582F"/>
    <w:rsid w:val="00340A32"/>
    <w:rsid w:val="00341932"/>
    <w:rsid w:val="003459D0"/>
    <w:rsid w:val="0034637B"/>
    <w:rsid w:val="00346828"/>
    <w:rsid w:val="003501BB"/>
    <w:rsid w:val="003538B2"/>
    <w:rsid w:val="00361848"/>
    <w:rsid w:val="00380A56"/>
    <w:rsid w:val="003904A1"/>
    <w:rsid w:val="003B0C15"/>
    <w:rsid w:val="003B6EFF"/>
    <w:rsid w:val="003D5D72"/>
    <w:rsid w:val="003E1C34"/>
    <w:rsid w:val="003E45D2"/>
    <w:rsid w:val="003F7C95"/>
    <w:rsid w:val="0040364B"/>
    <w:rsid w:val="004102A3"/>
    <w:rsid w:val="00413E1E"/>
    <w:rsid w:val="00421D11"/>
    <w:rsid w:val="00425BFB"/>
    <w:rsid w:val="00431DF5"/>
    <w:rsid w:val="0045311D"/>
    <w:rsid w:val="0045737D"/>
    <w:rsid w:val="0046001D"/>
    <w:rsid w:val="00460E74"/>
    <w:rsid w:val="004718E9"/>
    <w:rsid w:val="004725D9"/>
    <w:rsid w:val="00474901"/>
    <w:rsid w:val="004801A9"/>
    <w:rsid w:val="00496DFE"/>
    <w:rsid w:val="004D0B05"/>
    <w:rsid w:val="004EC552"/>
    <w:rsid w:val="004F1DCC"/>
    <w:rsid w:val="00521CD5"/>
    <w:rsid w:val="005325E2"/>
    <w:rsid w:val="00537EAF"/>
    <w:rsid w:val="00547FCC"/>
    <w:rsid w:val="005668FE"/>
    <w:rsid w:val="0057010F"/>
    <w:rsid w:val="00585B68"/>
    <w:rsid w:val="00585F83"/>
    <w:rsid w:val="00591445"/>
    <w:rsid w:val="005972A8"/>
    <w:rsid w:val="005A7EC6"/>
    <w:rsid w:val="005C313B"/>
    <w:rsid w:val="005C6629"/>
    <w:rsid w:val="005E4C85"/>
    <w:rsid w:val="005E5A4F"/>
    <w:rsid w:val="005F6841"/>
    <w:rsid w:val="00633A97"/>
    <w:rsid w:val="00644B2B"/>
    <w:rsid w:val="00645EB6"/>
    <w:rsid w:val="00651449"/>
    <w:rsid w:val="00665BD7"/>
    <w:rsid w:val="0068002A"/>
    <w:rsid w:val="006837A8"/>
    <w:rsid w:val="006A7126"/>
    <w:rsid w:val="006C0FBE"/>
    <w:rsid w:val="006CE4D9"/>
    <w:rsid w:val="006D37DC"/>
    <w:rsid w:val="006E2203"/>
    <w:rsid w:val="006E7292"/>
    <w:rsid w:val="006F217C"/>
    <w:rsid w:val="007016DC"/>
    <w:rsid w:val="00712094"/>
    <w:rsid w:val="00755D7A"/>
    <w:rsid w:val="0077163B"/>
    <w:rsid w:val="00775AE6"/>
    <w:rsid w:val="007819FC"/>
    <w:rsid w:val="0079365D"/>
    <w:rsid w:val="00796E44"/>
    <w:rsid w:val="007B0B0D"/>
    <w:rsid w:val="007B2815"/>
    <w:rsid w:val="007B6C35"/>
    <w:rsid w:val="007C5E45"/>
    <w:rsid w:val="007C7FC5"/>
    <w:rsid w:val="007D1F67"/>
    <w:rsid w:val="007E4C75"/>
    <w:rsid w:val="007F3C85"/>
    <w:rsid w:val="00801740"/>
    <w:rsid w:val="00812D16"/>
    <w:rsid w:val="008175AB"/>
    <w:rsid w:val="008466A1"/>
    <w:rsid w:val="00865E56"/>
    <w:rsid w:val="00870DD6"/>
    <w:rsid w:val="0087343A"/>
    <w:rsid w:val="00875FF8"/>
    <w:rsid w:val="00887B88"/>
    <w:rsid w:val="00893F5A"/>
    <w:rsid w:val="008942D5"/>
    <w:rsid w:val="008A0BCC"/>
    <w:rsid w:val="008B0662"/>
    <w:rsid w:val="008C0187"/>
    <w:rsid w:val="008D269C"/>
    <w:rsid w:val="008D4086"/>
    <w:rsid w:val="008D48FC"/>
    <w:rsid w:val="00902D44"/>
    <w:rsid w:val="00917668"/>
    <w:rsid w:val="00925318"/>
    <w:rsid w:val="009274FC"/>
    <w:rsid w:val="0093071B"/>
    <w:rsid w:val="00956C14"/>
    <w:rsid w:val="00963295"/>
    <w:rsid w:val="0097348D"/>
    <w:rsid w:val="0097562F"/>
    <w:rsid w:val="009777A6"/>
    <w:rsid w:val="00982C66"/>
    <w:rsid w:val="009A07CC"/>
    <w:rsid w:val="009A47BA"/>
    <w:rsid w:val="009A563E"/>
    <w:rsid w:val="009B2C3A"/>
    <w:rsid w:val="009C0434"/>
    <w:rsid w:val="009E17B3"/>
    <w:rsid w:val="009F1373"/>
    <w:rsid w:val="009F5CD2"/>
    <w:rsid w:val="009F6325"/>
    <w:rsid w:val="00A13B32"/>
    <w:rsid w:val="00A248BF"/>
    <w:rsid w:val="00A25318"/>
    <w:rsid w:val="00A64338"/>
    <w:rsid w:val="00A64681"/>
    <w:rsid w:val="00A64A7F"/>
    <w:rsid w:val="00A6671D"/>
    <w:rsid w:val="00A9108B"/>
    <w:rsid w:val="00AA20CC"/>
    <w:rsid w:val="00AB3086"/>
    <w:rsid w:val="00AE34A4"/>
    <w:rsid w:val="00AF046E"/>
    <w:rsid w:val="00AF1CC5"/>
    <w:rsid w:val="00AF4A7E"/>
    <w:rsid w:val="00AF610F"/>
    <w:rsid w:val="00B211FF"/>
    <w:rsid w:val="00B26E9F"/>
    <w:rsid w:val="00B3047E"/>
    <w:rsid w:val="00B349AD"/>
    <w:rsid w:val="00B34DDE"/>
    <w:rsid w:val="00B5405A"/>
    <w:rsid w:val="00B564E7"/>
    <w:rsid w:val="00B646AE"/>
    <w:rsid w:val="00B71808"/>
    <w:rsid w:val="00B754A6"/>
    <w:rsid w:val="00B83F05"/>
    <w:rsid w:val="00BA1F78"/>
    <w:rsid w:val="00BE4849"/>
    <w:rsid w:val="00BF6B2F"/>
    <w:rsid w:val="00C1354C"/>
    <w:rsid w:val="00C30721"/>
    <w:rsid w:val="00C3338C"/>
    <w:rsid w:val="00C351DB"/>
    <w:rsid w:val="00C36421"/>
    <w:rsid w:val="00C447F6"/>
    <w:rsid w:val="00C64BB6"/>
    <w:rsid w:val="00C71ABF"/>
    <w:rsid w:val="00C7561B"/>
    <w:rsid w:val="00C77576"/>
    <w:rsid w:val="00CA3C9D"/>
    <w:rsid w:val="00CB5839"/>
    <w:rsid w:val="00CF5CA8"/>
    <w:rsid w:val="00D01DBA"/>
    <w:rsid w:val="00D27FA3"/>
    <w:rsid w:val="00D40797"/>
    <w:rsid w:val="00D92CBC"/>
    <w:rsid w:val="00D96641"/>
    <w:rsid w:val="00DA6254"/>
    <w:rsid w:val="00DC23A8"/>
    <w:rsid w:val="00DE6C44"/>
    <w:rsid w:val="00E07398"/>
    <w:rsid w:val="00E17F93"/>
    <w:rsid w:val="00E40A0E"/>
    <w:rsid w:val="00E45840"/>
    <w:rsid w:val="00E477D6"/>
    <w:rsid w:val="00E52D4B"/>
    <w:rsid w:val="00E535D1"/>
    <w:rsid w:val="00E65782"/>
    <w:rsid w:val="00E70A11"/>
    <w:rsid w:val="00E71776"/>
    <w:rsid w:val="00E75883"/>
    <w:rsid w:val="00E77BA7"/>
    <w:rsid w:val="00E9376A"/>
    <w:rsid w:val="00E94100"/>
    <w:rsid w:val="00EA2F70"/>
    <w:rsid w:val="00EB5E28"/>
    <w:rsid w:val="00EE4DE7"/>
    <w:rsid w:val="00EF3794"/>
    <w:rsid w:val="00EF6B58"/>
    <w:rsid w:val="00F10031"/>
    <w:rsid w:val="00F466E9"/>
    <w:rsid w:val="00F61A13"/>
    <w:rsid w:val="00F724D1"/>
    <w:rsid w:val="00F944B0"/>
    <w:rsid w:val="00F95BBE"/>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17</TotalTime>
  <Pages>12</Pages>
  <Words>20435</Words>
  <Characters>116483</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13</cp:revision>
  <dcterms:created xsi:type="dcterms:W3CDTF">2022-01-13T15:55:00Z</dcterms:created>
  <dcterms:modified xsi:type="dcterms:W3CDTF">2022-01-1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